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7819" w:rsidRPr="00342584" w:rsidRDefault="00347819" w:rsidP="00347819">
      <w:pPr>
        <w:pStyle w:val="Heading1"/>
      </w:pPr>
      <w:bookmarkStart w:id="0" w:name="_Toc108933872"/>
      <w:bookmarkStart w:id="1" w:name="_Toc109047759"/>
      <w:r w:rsidRPr="00342584">
        <w:t>BAB I</w:t>
      </w:r>
      <w:bookmarkEnd w:id="0"/>
      <w:bookmarkEnd w:id="1"/>
    </w:p>
    <w:p w:rsidR="00347819" w:rsidRPr="00342584" w:rsidRDefault="00347819" w:rsidP="00347819">
      <w:pPr>
        <w:pStyle w:val="Heading1"/>
      </w:pPr>
      <w:bookmarkStart w:id="2" w:name="_Toc108933873"/>
      <w:bookmarkStart w:id="3" w:name="_Toc109047760"/>
      <w:r w:rsidRPr="00342584">
        <w:t>PENDAHULUAN</w:t>
      </w:r>
      <w:bookmarkEnd w:id="2"/>
      <w:bookmarkEnd w:id="3"/>
    </w:p>
    <w:p w:rsidR="00347819" w:rsidRDefault="00347819" w:rsidP="00347819">
      <w:pPr>
        <w:spacing w:line="720" w:lineRule="auto"/>
        <w:rPr>
          <w:rFonts w:ascii="Times New Roman" w:hAnsi="Times New Roman" w:cs="Times New Roman"/>
          <w:b/>
          <w:sz w:val="24"/>
          <w:szCs w:val="24"/>
        </w:rPr>
      </w:pPr>
      <w:bookmarkStart w:id="4" w:name="_GoBack"/>
      <w:bookmarkEnd w:id="4"/>
    </w:p>
    <w:p w:rsidR="00347819" w:rsidRPr="00342584" w:rsidRDefault="00347819" w:rsidP="00347819">
      <w:pPr>
        <w:pStyle w:val="Heading2"/>
        <w:tabs>
          <w:tab w:val="clear" w:pos="360"/>
        </w:tabs>
      </w:pPr>
      <w:bookmarkStart w:id="5" w:name="_Toc108933874"/>
      <w:bookmarkStart w:id="6" w:name="_Toc109047761"/>
      <w:r w:rsidRPr="00342584">
        <w:t>Latar Belakang</w:t>
      </w:r>
      <w:bookmarkEnd w:id="5"/>
      <w:bookmarkEnd w:id="6"/>
    </w:p>
    <w:p w:rsidR="00347819" w:rsidRDefault="00347819" w:rsidP="00347819">
      <w:pPr>
        <w:pStyle w:val="ListParagraph"/>
        <w:spacing w:after="0" w:line="480" w:lineRule="auto"/>
        <w:ind w:left="425" w:firstLine="680"/>
        <w:jc w:val="both"/>
        <w:rPr>
          <w:rFonts w:ascii="Times New Roman" w:hAnsi="Times New Roman" w:cs="Times New Roman"/>
          <w:sz w:val="24"/>
          <w:szCs w:val="24"/>
        </w:rPr>
      </w:pPr>
      <w:r>
        <w:rPr>
          <w:rFonts w:ascii="Times New Roman" w:hAnsi="Times New Roman" w:cs="Times New Roman"/>
          <w:sz w:val="24"/>
          <w:szCs w:val="24"/>
        </w:rPr>
        <w:t xml:space="preserve">Obesitas adalah penyakit dimana terjadinya penimbunan lemak lebih dari normal akibat dari ketidakseimbangan antara asupan energi yang masuk dan energi yang dikeluarkan, efek dari tidak seimbangnya asupan energy yang masuk dengan yang dikeluarkan. Obesitas menjadi factor risiko terjadinya penyakit kronis yaitu, diabetes mellitus, kanker, hipertensi, dislipidemia, dan resisten insulin </w:t>
      </w:r>
      <w:r w:rsidRPr="007B4606">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vertAlign w:val="superscript"/>
        </w:rPr>
        <w:instrText>ADDIN CSL_CITATION {"citationItems":[{"id":"ITEM-1","itemData":{"DOI":"10.33368/inajoh.v2i1.39","ISBN":"0823469131","abstract":"Obesitas adalah penimbunan lemak yang berlebih melebihi lemak normal, sebagai hasil dari ketidakseimbangan asupan energi dengan energi yang dikeluarkan. Obesitas merupakan faktor risiko yang dapat mengakibatkan diabetes mellitus, resisten insulin, dislipidemia, hipertensi, atherosklerosis dan beberapa tipe kanker. Obesitas merupakan masalah kesehatan yang kompleks yang dipengaruhi oleh berbagai faktor seperti prilaku, lingkungan dan sosial budaya dengan ciri gaya hidup sedentary (kurang gerak) dan perilaku makan tidak sehat. Tujuan: Penelitian ini bertujuan untuk Article Review dengan melihat topik mengenai pola makan terhadap obesitas dengan menggunakan penelitian yang telah dilakukan sebelumnya. Metode: Penelitian ini menggunakan metode article review. Sumber data penelitian ini berasal dari artikel yang diperoleh melalui internet berupa hasil penelitian dan studi literatur mengenai pola makan terhadap obesitas tahun 2012-2020. Hasil: Hasil penelitian ini dari total 30 jurnal, yang telah penulis review, kesimpulannya adalah pola makan terhadap obesitas pada anak, remaja dan lansia sangatlah beragam, dapat dilihat dari pola makan, asupan makan, asupan energy dan ketidakseimbangan komsumsi makan. Maka dari itu, penulis berharap dengan adanya Article review ini dapat menambah informasi masyarakat mengenai pola makan terhadap obesitas. Kesimpulan dari penelitian ini berdasarkan hasil penelitian ditemukan bahwa adanya pengaruh pola makan terhadap obesitas.","author":[{"dropping-particle":"","family":"Putri","given":"Asyima Batari","non-dropping-particle":"","parse-names":false,"suffix":""},{"dropping-particle":"","family":"Makmun","given":"Armanto","non-dropping-particle":"","parse-names":false,"suffix":""}],"container-title":"Indonesian Journal of Health","id":"ITEM-1","issue":"xx","issued":{"date-parts":[["2021"]]},"page":"68-76","title":"Pola Makan terhadap Obesitas","type":"article-journal","volume":"xx"},"uris":["http://www.mendeley.com/documents/?uuid=76efd185-c4fc-4d25-855a-7da5d883e24d"]}],"mendeley":{"formattedCitation":"(Putri and Makmun, 2021)","plainTextFormattedCitation":"(Putri and Makmun, 2021)","previouslyFormattedCitation":"(Putri and Makmun, 2021)"},"properties":{"noteIndex":0},"schema":"https://github.com/citation-style-language/schema/raw/master/csl-citation.json"}</w:instrText>
      </w:r>
      <w:r w:rsidRPr="007B4606">
        <w:rPr>
          <w:rStyle w:val="FootnoteReference"/>
          <w:rFonts w:ascii="Times New Roman" w:hAnsi="Times New Roman" w:cs="Times New Roman"/>
          <w:sz w:val="24"/>
          <w:szCs w:val="24"/>
        </w:rPr>
        <w:fldChar w:fldCharType="separate"/>
      </w:r>
      <w:r w:rsidRPr="000D7B5A">
        <w:rPr>
          <w:rFonts w:ascii="Times New Roman" w:hAnsi="Times New Roman" w:cs="Times New Roman"/>
          <w:bCs/>
          <w:noProof/>
          <w:sz w:val="24"/>
          <w:szCs w:val="24"/>
        </w:rPr>
        <w:t>(Putri and Makmun, 2021)</w:t>
      </w:r>
      <w:r w:rsidRPr="007B4606">
        <w:rPr>
          <w:rStyle w:val="FootnoteReference"/>
          <w:rFonts w:ascii="Times New Roman" w:hAnsi="Times New Roman" w:cs="Times New Roman"/>
          <w:sz w:val="24"/>
          <w:szCs w:val="24"/>
        </w:rPr>
        <w:fldChar w:fldCharType="end"/>
      </w:r>
      <w:r>
        <w:rPr>
          <w:rFonts w:ascii="Times New Roman" w:hAnsi="Times New Roman" w:cs="Times New Roman"/>
          <w:sz w:val="24"/>
          <w:szCs w:val="24"/>
        </w:rPr>
        <w:t>.</w:t>
      </w:r>
    </w:p>
    <w:p w:rsidR="00347819" w:rsidRDefault="00347819" w:rsidP="00347819">
      <w:pPr>
        <w:pStyle w:val="ListParagraph"/>
        <w:spacing w:line="480" w:lineRule="auto"/>
        <w:ind w:left="425" w:firstLine="680"/>
        <w:jc w:val="both"/>
        <w:rPr>
          <w:rFonts w:ascii="Times New Roman" w:hAnsi="Times New Roman" w:cs="Times New Roman"/>
          <w:sz w:val="24"/>
          <w:szCs w:val="24"/>
        </w:rPr>
      </w:pPr>
      <w:r>
        <w:rPr>
          <w:rFonts w:ascii="Times New Roman" w:hAnsi="Times New Roman" w:cs="Times New Roman"/>
          <w:sz w:val="24"/>
          <w:szCs w:val="24"/>
        </w:rPr>
        <w:t xml:space="preserve">Pada usia dewasa diatas 18 tahun terdapat 1,9 miliar lebih orang dewasa  mengalami kelebihan berat badan. Dan yang mengalami obesitas sebanyak lebih dari 650 juta orang dewasa. Orang dewasa berusia 18 tahun ke atas mengalami kelebihan berat badan sebesar 39%, diantaranya 39% pria dan 40% wanita. Secara global, sekitar 13% dari populasi orang dewasa di dunia, terdapat 11% pria dan 15% wanita mengalami obesitas di tahun 2016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241514620","author":[{"dropping-particle":"","family":"World Health Organisation","given":"","non-dropping-particle":"","parse-names":false,"suffix":""}],"container-title":"Health in Humanitarian …","id":"ITEM-1","issued":{"date-parts":[["2018"]]},"number-of-pages":"001-223","title":"Non-communicable diseases: Singapore","type":"book"},"uris":["http://www.mendeley.com/documents/?uuid=31922756-75b2-4661-a46f-ce84c6ea2e2e"]}],"mendeley":{"formattedCitation":"(World Health Organisation, 2018)","plainTextFormattedCitation":"(World Health Organisation, 2018)","previouslyFormattedCitation":"(World Health Organisation, 2018)"},"properties":{"noteIndex":0},"schema":"https://github.com/citation-style-language/schema/raw/master/csl-citation.json"}</w:instrText>
      </w:r>
      <w:r>
        <w:rPr>
          <w:rFonts w:ascii="Times New Roman" w:hAnsi="Times New Roman" w:cs="Times New Roman"/>
          <w:sz w:val="24"/>
          <w:szCs w:val="24"/>
        </w:rPr>
        <w:fldChar w:fldCharType="separate"/>
      </w:r>
      <w:r w:rsidRPr="001A766C">
        <w:rPr>
          <w:rFonts w:ascii="Times New Roman" w:hAnsi="Times New Roman" w:cs="Times New Roman"/>
          <w:noProof/>
          <w:sz w:val="24"/>
          <w:szCs w:val="24"/>
        </w:rPr>
        <w:t>(World Health Organisation, 2018)</w:t>
      </w:r>
      <w:r>
        <w:rPr>
          <w:rFonts w:ascii="Times New Roman" w:hAnsi="Times New Roman" w:cs="Times New Roman"/>
          <w:sz w:val="24"/>
          <w:szCs w:val="24"/>
        </w:rPr>
        <w:fldChar w:fldCharType="end"/>
      </w:r>
      <w:r>
        <w:rPr>
          <w:rFonts w:ascii="Times New Roman" w:hAnsi="Times New Roman" w:cs="Times New Roman"/>
          <w:sz w:val="24"/>
          <w:szCs w:val="24"/>
        </w:rPr>
        <w:t>.</w:t>
      </w:r>
    </w:p>
    <w:p w:rsidR="00347819" w:rsidRDefault="00347819" w:rsidP="00347819">
      <w:pPr>
        <w:pStyle w:val="ListParagraph"/>
        <w:spacing w:line="480" w:lineRule="auto"/>
        <w:ind w:left="425" w:firstLine="680"/>
        <w:jc w:val="both"/>
        <w:rPr>
          <w:rFonts w:ascii="Times New Roman" w:hAnsi="Times New Roman" w:cs="Times New Roman"/>
          <w:sz w:val="24"/>
          <w:szCs w:val="24"/>
        </w:rPr>
        <w:sectPr w:rsidR="00347819" w:rsidSect="00D80F76">
          <w:headerReference w:type="even" r:id="rId8"/>
          <w:headerReference w:type="default" r:id="rId9"/>
          <w:footerReference w:type="default" r:id="rId10"/>
          <w:headerReference w:type="first" r:id="rId11"/>
          <w:pgSz w:w="12240" w:h="15840"/>
          <w:pgMar w:top="1701" w:right="1701" w:bottom="1701" w:left="2268" w:header="708" w:footer="708" w:gutter="0"/>
          <w:pgNumType w:start="1"/>
          <w:cols w:space="708"/>
          <w:docGrid w:linePitch="360"/>
        </w:sectPr>
      </w:pPr>
      <w:r>
        <w:rPr>
          <w:rFonts w:ascii="Times New Roman" w:hAnsi="Times New Roman" w:cs="Times New Roman"/>
          <w:sz w:val="24"/>
          <w:szCs w:val="24"/>
        </w:rPr>
        <w:t xml:space="preserve">Angka kejadian obesitas dari tahun ke tahun  di Indonesia mengalami peningkatan dari tahun 2007 sampai 2018. Jumlah kasus obesitas mulai tahun 2007 sebesar 10,5%, tahun 2013 mengalami peningkatan menjadi 14,8%, dan di tahun 2018 menjadi 21,8%  mengalami kelebihan berat badan sejumlah 13,5%, dan yang mengalami obesitas 28,7% (IMT ≥ 25). Sebanyak 15,4% mengalami </w:t>
      </w:r>
    </w:p>
    <w:p w:rsidR="00347819" w:rsidRDefault="00347819" w:rsidP="00347819">
      <w:pPr>
        <w:pStyle w:val="ListParagraph"/>
        <w:spacing w:line="480" w:lineRule="auto"/>
        <w:ind w:left="425"/>
        <w:jc w:val="both"/>
        <w:rPr>
          <w:rFonts w:ascii="Times New Roman" w:hAnsi="Times New Roman" w:cs="Times New Roman"/>
          <w:sz w:val="24"/>
          <w:szCs w:val="24"/>
        </w:rPr>
      </w:pPr>
      <w:r>
        <w:rPr>
          <w:rFonts w:ascii="Times New Roman" w:hAnsi="Times New Roman" w:cs="Times New Roman"/>
          <w:sz w:val="24"/>
          <w:szCs w:val="24"/>
        </w:rPr>
        <w:lastRenderedPageBreak/>
        <w:t xml:space="preserve">obesitas (IMT ≥ 27)  berdasarkan indikator RPJMN 2015-2019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epidemi obesitas","author":[{"dropping-particle":"","family":"Kementerian Kesehatan RI","given":"","non-dropping-particle":"","parse-names":false,"suffix":""}],"container-title":"Jurnal Kesehatan","id":"ITEM-1","issued":{"date-parts":[["2018"]]},"page":"1-8","title":"Epidemi Obesitas","type":"article"},"uris":["http://www.mendeley.com/documents/?uuid=1d50bd4f-401e-4ce3-b5e2-698a95b1e09b"]}],"mendeley":{"formattedCitation":"(Kementerian Kesehatan RI, 2018)","plainTextFormattedCitation":"(Kementerian Kesehatan RI, 2018)","previouslyFormattedCitation":"(Kementerian Kesehatan RI, 2018)"},"properties":{"noteIndex":0},"schema":"https://github.com/citation-style-language/schema/raw/master/csl-citation.json"}</w:instrText>
      </w:r>
      <w:r>
        <w:rPr>
          <w:rFonts w:ascii="Times New Roman" w:hAnsi="Times New Roman" w:cs="Times New Roman"/>
          <w:sz w:val="24"/>
          <w:szCs w:val="24"/>
        </w:rPr>
        <w:fldChar w:fldCharType="separate"/>
      </w:r>
      <w:r w:rsidRPr="006300D9">
        <w:rPr>
          <w:rFonts w:ascii="Times New Roman" w:hAnsi="Times New Roman" w:cs="Times New Roman"/>
          <w:noProof/>
          <w:sz w:val="24"/>
          <w:szCs w:val="24"/>
        </w:rPr>
        <w:t>(Kementerian Kesehatan RI, 2018)</w:t>
      </w:r>
      <w:r>
        <w:rPr>
          <w:rFonts w:ascii="Times New Roman" w:hAnsi="Times New Roman" w:cs="Times New Roman"/>
          <w:sz w:val="24"/>
          <w:szCs w:val="24"/>
        </w:rPr>
        <w:fldChar w:fldCharType="end"/>
      </w:r>
      <w:r>
        <w:rPr>
          <w:rFonts w:ascii="Times New Roman" w:hAnsi="Times New Roman" w:cs="Times New Roman"/>
          <w:sz w:val="24"/>
          <w:szCs w:val="24"/>
        </w:rPr>
        <w:t xml:space="preserve">.  Angka kejadian obesitas berada di urutan ke-3 terbesar penyakit tidak menular di Jawa Tengah. Beberapa tahun terakhir kasus obesitas di Jawa Tengah mengalami peningkatan mulai dari tahun 2018 sebesar 3,5%, di tahun 2019 sebesar 4,6%, tahun 2020-2021 sebesar 7%.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448-618-3","abstract":"We were pleased that our little book continues to provide a useful introduction to occupational health. There are many more small books on the market these days but we feel that our original aim, to combine occupational medicine and occupational hygiene in one compact volume, has proved to be successful and still appears to be unique.","author":[{"dropping-particle":"","family":"Dinas Kesehatan Jawa Tengah","given":"","non-dropping-particle":"","parse-names":false,"suffix":""}],"container-title":"Pocket Consultant","id":"ITEM-1","issue":"24","issued":{"date-parts":[["2021"]]},"page":"172-176","title":"Buku Saku Kesehatan Kerja Tahun 2021 Triwulan 1","type":"article-journal","volume":"3511351"},"uris":["http://www.mendeley.com/documents/?uuid=f88f9b99-5272-4a96-bd4d-b87fe0c67cd7"]}],"mendeley":{"formattedCitation":"(Dinas Kesehatan Jawa Tengah, 2021)","plainTextFormattedCitation":"(Dinas Kesehatan Jawa Tengah, 2021)","previouslyFormattedCitation":"(Dinas Kesehatan Jawa Tengah, 2021)"},"properties":{"noteIndex":0},"schema":"https://github.com/citation-style-language/schema/raw/master/csl-citation.json"}</w:instrText>
      </w:r>
      <w:r>
        <w:rPr>
          <w:rFonts w:ascii="Times New Roman" w:hAnsi="Times New Roman" w:cs="Times New Roman"/>
          <w:sz w:val="24"/>
          <w:szCs w:val="24"/>
        </w:rPr>
        <w:fldChar w:fldCharType="separate"/>
      </w:r>
      <w:r w:rsidRPr="005B4A88">
        <w:rPr>
          <w:rFonts w:ascii="Times New Roman" w:hAnsi="Times New Roman" w:cs="Times New Roman"/>
          <w:noProof/>
          <w:sz w:val="24"/>
          <w:szCs w:val="24"/>
        </w:rPr>
        <w:t>(Dinas Kesehatan Jawa Tengah, 2021)</w:t>
      </w:r>
      <w:r>
        <w:rPr>
          <w:rFonts w:ascii="Times New Roman" w:hAnsi="Times New Roman" w:cs="Times New Roman"/>
          <w:sz w:val="24"/>
          <w:szCs w:val="24"/>
        </w:rPr>
        <w:fldChar w:fldCharType="end"/>
      </w:r>
      <w:r>
        <w:rPr>
          <w:rFonts w:ascii="Times New Roman" w:hAnsi="Times New Roman" w:cs="Times New Roman"/>
          <w:sz w:val="24"/>
          <w:szCs w:val="24"/>
        </w:rPr>
        <w:t>.</w:t>
      </w:r>
    </w:p>
    <w:p w:rsidR="00347819" w:rsidRDefault="00347819" w:rsidP="00347819">
      <w:pPr>
        <w:pStyle w:val="ListParagraph"/>
        <w:spacing w:line="480" w:lineRule="auto"/>
        <w:ind w:left="425" w:firstLine="680"/>
        <w:jc w:val="both"/>
        <w:rPr>
          <w:rFonts w:ascii="Times New Roman" w:hAnsi="Times New Roman" w:cs="Times New Roman"/>
          <w:sz w:val="24"/>
          <w:szCs w:val="24"/>
        </w:rPr>
      </w:pPr>
      <w:r w:rsidRPr="00FD22C9">
        <w:rPr>
          <w:rFonts w:ascii="Times New Roman" w:hAnsi="Times New Roman" w:cs="Times New Roman"/>
          <w:sz w:val="24"/>
          <w:szCs w:val="24"/>
        </w:rPr>
        <w:t>Obesitas dapat dipengaruhi oleh beberapa faktor antara lain Kualitas tidur</w:t>
      </w:r>
      <w:r>
        <w:rPr>
          <w:rFonts w:ascii="Times New Roman" w:hAnsi="Times New Roman" w:cs="Times New Roman"/>
          <w:sz w:val="24"/>
          <w:szCs w:val="24"/>
        </w:rPr>
        <w:t>, keturunan, pola makan, dan akti</w:t>
      </w:r>
      <w:r w:rsidRPr="00FD22C9">
        <w:rPr>
          <w:rFonts w:ascii="Times New Roman" w:hAnsi="Times New Roman" w:cs="Times New Roman"/>
          <w:sz w:val="24"/>
          <w:szCs w:val="24"/>
        </w:rPr>
        <w:t>vitas fisik. Faktor durasi tidur kurang d</w:t>
      </w:r>
      <w:r>
        <w:rPr>
          <w:rFonts w:ascii="Times New Roman" w:hAnsi="Times New Roman" w:cs="Times New Roman"/>
          <w:sz w:val="24"/>
          <w:szCs w:val="24"/>
        </w:rPr>
        <w:t xml:space="preserve">ari 7 jam mempengaruhi kejadian obesitas. Durasi tidur kurang dari 7 jam sehari berisiko 7 kali lipat lebih tinggi terkena obesitas dibandingkan yang durasi tidurnya normal, yakni 7 sampai 9 j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urniadi","given":"Ricky","non-dropping-particle":"","parse-names":false,"suffix":""}],"id":"ITEM-1","issued":{"date-parts":[["2017"]]},"title":"Program studi pendidikan dokter fakultas kedokteran universitas sumatera utara 2017","type":"article-journal"},"uris":["http://www.mendeley.com/documents/?uuid=97dbb896-22c0-423b-af46-78ee78ba13d2"]},{"id":"ITEM-2","itemData":{"DOI":"10.2473/amnt.v3i2.2019.89-93","abstract":"Background: One of the many nutritional problems experienced by adults is obesity. Obesity can be influenced by various factors including short sleep duration. This often happens to the office worker community.\nObjectives: This research aim’s to analyze relationship between sleep duration with overweight and obesity among education staff in Campus C of Universitas Airlangga.\nMethod: This study was using case control design. The case group was education staff with BMI ≥23 kg/m2 and the control group was education staff with BMI &lt;23 kg/m2 and not pregnant as inclusion criteria. The sample was 80 people, divided into the case group was 40 people and the control group was 40 people. Samples were taken purposively. Dependent variables were overweight and obesity while the independent variable was sleep duration. Data was tested using logistic regression.\nResults: In the case group, 50% of participants were included in the Obese I, while in the control group, 92.5% of the participants were included in the normal category. In the case group that had short sleep duration (&lt;7 hours of 95% while in the control group had enough sleep duration (7-9 hours) of 92.5%. There was significant correlation between short sleep duration with overweight and obesity (p&lt;0.001; OR=7.70).\nConclusion: The short sleep duration is related to overweight and obesity among educational staff in the Campus C of Universitas Airlangga. Sleep duration (&lt;7 hours) has a risk of 7.702 times higher for being overweight and obesity than those who have enough sleep (7-9 hours).The shorter of sleep duration, the greater risk occurrence of overweight and obesity.","author":[{"dropping-particle":"","family":"Rachmania Eka Damayanti","given":"","non-dropping-particle":"","parse-names":false,"suffix":""},{"dropping-particle":"","family":"Sri Sumarmi","given":"","non-dropping-particle":"","parse-names":false,"suffix":""},{"dropping-particle":"","family":"Luki Mundiastuti","given":"","non-dropping-particle":"","parse-names":false,"suffix":""}],"container-title":"Amerta Nutrition","id":"ITEM-2","issue":"2","issued":{"date-parts":[["2019"]]},"page":"89-93","title":"Hubungan Durasi Tidur dengan Kejadian Overweight dan Obesitas pada Tenaga Kependidikan di Lingkungan Kampus C Universitas Airlangga ","type":"article-journal","volume":"3"},"uris":["http://www.mendeley.com/documents/?uuid=05bd309a-2e66-4b73-8cd3-a19db51e1545"]}],"mendeley":{"formattedCitation":"(Kurniadi, 2017; Rachmania Eka Damayanti, Sri Sumarmi and Luki Mundiastuti, 2019)","plainTextFormattedCitation":"(Kurniadi, 2017; Rachmania Eka Damayanti, Sri Sumarmi and Luki Mundiastuti, 2019)","previouslyFormattedCitation":"(Kurniadi, 2017; Rachmania Eka Damayanti, Sri Sumarmi and Luki Mundiastuti, 2019)"},"properties":{"noteIndex":0},"schema":"https://github.com/citation-style-language/schema/raw/master/csl-citation.json"}</w:instrText>
      </w:r>
      <w:r>
        <w:rPr>
          <w:rFonts w:ascii="Times New Roman" w:hAnsi="Times New Roman" w:cs="Times New Roman"/>
          <w:sz w:val="24"/>
          <w:szCs w:val="24"/>
        </w:rPr>
        <w:fldChar w:fldCharType="separate"/>
      </w:r>
      <w:r w:rsidRPr="003424D7">
        <w:rPr>
          <w:rFonts w:ascii="Times New Roman" w:hAnsi="Times New Roman" w:cs="Times New Roman"/>
          <w:noProof/>
          <w:sz w:val="24"/>
          <w:szCs w:val="24"/>
        </w:rPr>
        <w:t>(Kurniadi, 2017; Rachmania Eka Damayanti, Sri Sumarmi and Luki Mundiastuti, 2019)</w:t>
      </w:r>
      <w:r>
        <w:rPr>
          <w:rFonts w:ascii="Times New Roman" w:hAnsi="Times New Roman" w:cs="Times New Roman"/>
          <w:sz w:val="24"/>
          <w:szCs w:val="24"/>
        </w:rPr>
        <w:fldChar w:fldCharType="end"/>
      </w:r>
      <w:r>
        <w:rPr>
          <w:rFonts w:ascii="Times New Roman" w:hAnsi="Times New Roman" w:cs="Times New Roman"/>
          <w:sz w:val="24"/>
          <w:szCs w:val="24"/>
        </w:rPr>
        <w:t xml:space="preserve">. Faktor keturunan dapat mempengaruhi kejadian obesit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dahuluan: Obesitas adalah keadaan tubuh seseorang melebihi berat normal yang diakibatkan penimbunan jaringan lemak tubuh yang berlebih. Obesitas disebabkan oleh jumlah energi yang dikeluarkan oleh tubuh lebih sedikit dibandingkan dengan jumlah makanan yang masuk. Seseorang yang obesitas dapat dengan mudah diukur dengan menggunakan IMT. Kelompok masyarakat yang beresiko tinggi terjadinya obesitas salah satunya pekerja kantoran. Pekerjaan mereka yang cenderung tidak memperhatikan pola makan dan jarang melakukan aktivitas fisik dapat memicu terjadinya obesitas. Pengkajian ini dilakukan untuk mengetahui dan mengidentifikasi faktor risiko kejadian obesitas pada pekerja kantoran. Metode: Desain penelitian ini menggunakan metode systematic review. Dalam melakukan pencarian literatur, peneliti memanfaatkan fasilitas database Google Scholar dengan strategi penelusuran menggunakan kata kunci Bahasa Indonesia dan Bahasa Inggris, yaitu: faktor-faktor obesitas, obesitas, pekerja, perkantoran, obesity, dan physical activity. Literatur yang dijadikan sumber dalam penelitian ini hanyalah artikel yang diterbitkan antara tahun 2016 sampai 2021 (5 tahun), dengan kriteria memiliki relevansi terhadap topik penelitian. Hasil: Hasil yang ditemukan adalah beberapa faktor risiko yang bisa meningkatkan terjadinya obesitas yaitu, kurangnya aktivitas fisik, durasi tidur, konsumsi makanan yang tidak mencukupi, konsumsi energi yang berlebihan, status perkawinan, dan faktor keturunan. Simpulan: Berdasarkan faktor-faktor yang mampu meningkatkan risiko pekerja kantoran terkena obesitas, faktor yang paling berpengaruh adalah aktivitas fisik.","author":[{"dropping-particle":"al","family":"Annurullah, G","given":"et","non-dropping-particle":"","parse-names":false,"suffix":""}],"container-title":"Jurnal Kesehatan Tambusai","id":"ITEM-1","issue":"2","issued":{"date-parts":[["2021"]]},"page":"80-88","title":"Faktor Risiko Obesitas Pada Pekerja Kantoran: a Systematic Review","type":"article-journal","volume":"2"},"uris":["http://www.mendeley.com/documents/?uuid=3756a09a-bcd4-49f0-a92a-f96587de8f8e"]},{"id":"ITEM-2","itemData":{"abstract":"Introduction : Obesity is considered the beginning of the emergence of degenerative diseases. Based on the results of the preliminary examination in March 2014 on female employees at the environmental secretariat of The Wonosobo Regency, 50% of obese female employees. Methods : The design of research is cross sectional study. The population in this research is 55 female employees. The samples were taken with purposive sampling method was obtained by a number of 42 samples. Research results: the prevalence of obesity (IMT ≥ 25) on female employees at the Regional Secretariat of The Wonosobo Regency by 50%. The chi square test obtained results there is a relationship between the level of adequacy of energy with obesity, there is no relationship between the level of adequacy of proteins with obesity, there is a relationship between the level of adequacy of fats with obesity, there is a relationship between the level of adequacy in carbohydrates with obesity, there is a relationship between physical activity and obesity, there is a relationship between the descendants of obese with obesity, there is no relationship between sleep duracy with obesity status. There is a relationship between contraception and obesity. Results of the analysis with multiple logistic regression test shows the level of adequacy of fat is most associated with the occurrence of obesity followed by physical activity.","author":[{"dropping-particle":"","family":"Salim","given":"Aji Nur","non-dropping-particle":"","parse-names":false,"suffix":""}],"container-title":"Skripsi","id":"ITEM-2","issued":{"date-parts":[["2014"]]},"page":"1-132","title":"Faktor-faktor yang berhubungan dengan kejadian obesitas pada karyawati sekretariat daerah Kabupaten Wonosobo","type":"article-journal"},"uris":["http://www.mendeley.com/documents/?uuid=eba5a01b-3214-4383-92b1-5ab43cd3c3c0"]}],"mendeley":{"formattedCitation":"(Salim, 2014; Annurullah, G, 2021)","plainTextFormattedCitation":"(Salim, 2014; Annurullah, G, 2021)","previouslyFormattedCitation":"(Salim, 2014; Annurullah, G, 2021)"},"properties":{"noteIndex":0},"schema":"https://github.com/citation-style-language/schema/raw/master/csl-citation.json"}</w:instrText>
      </w:r>
      <w:r>
        <w:rPr>
          <w:rFonts w:ascii="Times New Roman" w:hAnsi="Times New Roman" w:cs="Times New Roman"/>
          <w:sz w:val="24"/>
          <w:szCs w:val="24"/>
        </w:rPr>
        <w:fldChar w:fldCharType="separate"/>
      </w:r>
      <w:r w:rsidRPr="00BC01AC">
        <w:rPr>
          <w:rFonts w:ascii="Times New Roman" w:hAnsi="Times New Roman" w:cs="Times New Roman"/>
          <w:noProof/>
          <w:sz w:val="24"/>
          <w:szCs w:val="24"/>
        </w:rPr>
        <w:t>(Salim, 2014; Annurullah, G, 2021)</w:t>
      </w:r>
      <w:r>
        <w:rPr>
          <w:rFonts w:ascii="Times New Roman" w:hAnsi="Times New Roman" w:cs="Times New Roman"/>
          <w:sz w:val="24"/>
          <w:szCs w:val="24"/>
        </w:rPr>
        <w:fldChar w:fldCharType="end"/>
      </w:r>
      <w:r>
        <w:rPr>
          <w:rFonts w:ascii="Times New Roman" w:hAnsi="Times New Roman" w:cs="Times New Roman"/>
          <w:sz w:val="24"/>
          <w:szCs w:val="24"/>
        </w:rPr>
        <w:t xml:space="preserve">. Faktor frekuensi pola makan dapat mempengaruhi kejadian obesit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Obesitas merupakan salah satu masalah kesehatan masyarakat. Menurut WHO 2018, pada tahun 2016 sekitar 13% populasi orang dewasa di dunia mengalami obesitas. Data Riskesdas tahun 2018 menunjukkan prevalensi obesitas di Indonesia pada tahun 2018 sebesar 21,8%. Menurut hasil dari Profil Kesehatan Kota Medan tahun 2016 prevalensi obesitas yang berusia ≥15 tahun di Peskesmas Simalingkar sebesar 16%. Tujuan dari penelitian ini adalah untuk mengetahui faktor-faktor yang berhubungan dengan kejadian obesitas pada usia dewasa (19- 49 tahun) di wilayah kerja Puskesmas Simalingkar Medan Tahun 2019. Jenis penelitian ini adalah survey analitik dengan desain cross sectional. Sampel yang diperoleh sebanyak 84 orang yang diambil dengan cara purposive sampling. Data dikumpulkan melalui wawancara dengan menggunakan kuesioner dan melakukan pengukuran dengan timbangan dan mikrotoise. Data dianalisis menggunakan uji Chi square. Hasil penelitian diperoleh menunjukkan adanya hubungan riwayat keluarga (p=0,000), frekuensi konsumsi makanan pokok (p=0,015), kecukupan energi (p=0,014), konsumsi fast food (p=0,001), dan aktivitas fisik (p=0,004) dengan kejadian obesitas. Tidak terdapat hubungan antara umur (p=0,115), jenis kelamin (0,448), konsumsi sayur (1,00), dan konsumsi buah (0,817). Saran kepada pihak puskesmas diharapkan mempromosikan edukasi mengenai pencegahan obesitas untuk meningkatkan pengetahuan masyarakat dan menjaga diet sehat dan aktivitas fisik. Kepada masyarakat terutama usia dewasa diharapkan mau melakukan pemantauan terhadap berat badan berlebih dan mengatur pola dan rajin melakukan aktivitas fisik, terutama olahraga dalam mencegah obesitas.","author":[{"dropping-particle":"","family":"Sijabat","given":"Nanda maria sela sijabat","non-dropping-particle":"","parse-names":false,"suffix":""}],"id":"ITEM-1","issued":{"date-parts":[["2019"]]},"title":"Faktor – Faktor Yang Berhubungan Dengan Kejadian Obesitas Pada Usia Dewasa (19-49 Tahun) Di Wilayah Kerja Puskesmas Simalingkar Medan Tahun 2019","type":"article-journal"},"uris":["http://www.mendeley.com/documents/?uuid=be2a5a0b-c125-4391-a6b3-3fd440766c92"]},{"id":"ITEM-2","itemData":{"ISSN":"2089-8592","abstract":"Obesity is a worldwide problem. The World Health Organization (WHO) has declared obesity as a global epidemic which is a health problem that must be addressed immediately and can threaten public health if not addressed. Obesity is a condition in which excessive fat accumulation occurs due to an imbalance of energy intake (energy intake) with energy used (energy expenditure) for a long time in adipose tissue, so that health is disturbed.The purpose of this study was to determine the correlation between diet and the incidence of obesity in adults based on a literature study.This research method was a literature study by identifying 11 articles that have been selected according to the research objectives. Article selection is done by setting inclusion and exclusion criteria consisting of duplication, title, abstract and PICOS criteria. The PICOS criteria used in this study are Population, Intervention, Comparison, Study Design, Full Text, Language and year of Publishing. The databases used in the article search are Google Scholar, Portal Garuda and PubMed. Article search was done by specifying Indonesian keywords AND and English keywords and/or.The results showed that of the 11 articles reviewed, there were 8 articles stating that there was a correlation between diet and the incidence of obesity in adults and 3 articles stating that there was no correlation between diet and obesity in adults. This is because some people have a good level of knowledge and behavior to prevent obesity and there are other factors that affect nutritional status, especially obesity.","author":[{"dropping-particle":"","family":"Gloria Doloksaribu","given":"Lusyana","non-dropping-particle":"","parse-names":false,"suffix":""},{"dropping-particle":"","family":"Kemenkes Medan Jurusan Gizi","given":"Poltekkes","non-dropping-particle":"","parse-names":false,"suffix":""}],"id":"ITEM-2","issue":"2","issued":{"date-parts":[["2021"]]},"page":"2021","title":"Hubungan Pola Makan Dengan Kejadian Obesitas Pada Orang Dewasa : Studi Literatur","type":"article-journal","volume":"10"},"uris":["http://www.mendeley.com/documents/?uuid=bda62def-3e39-4e5b-9f58-d94630330841"]}],"mendeley":{"formattedCitation":"(Sijabat, 2019; Gloria Doloksaribu and Kemenkes Medan Jurusan Gizi, 2021)","manualFormatting":"(Gloria Doloksaribu and Kemenkes Medan Jurusan Gizi, 2021)","plainTextFormattedCitation":"(Sijabat, 2019; Gloria Doloksaribu and Kemenkes Medan Jurusan Gizi, 2021)","previouslyFormattedCitation":"(Sijabat, 2019; Gloria Doloksaribu and Kemenkes Medan Jurusan Gizi,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713E6B">
        <w:rPr>
          <w:rFonts w:ascii="Times New Roman" w:hAnsi="Times New Roman" w:cs="Times New Roman"/>
          <w:noProof/>
          <w:sz w:val="24"/>
          <w:szCs w:val="24"/>
        </w:rPr>
        <w:t>Gloria Doloksaribu and Kemenkes Medan Jurusan Gizi, 2021)</w:t>
      </w:r>
      <w:r>
        <w:rPr>
          <w:rFonts w:ascii="Times New Roman" w:hAnsi="Times New Roman" w:cs="Times New Roman"/>
          <w:sz w:val="24"/>
          <w:szCs w:val="24"/>
        </w:rPr>
        <w:fldChar w:fldCharType="end"/>
      </w:r>
      <w:r>
        <w:rPr>
          <w:rFonts w:ascii="Times New Roman" w:hAnsi="Times New Roman" w:cs="Times New Roman"/>
          <w:sz w:val="24"/>
          <w:szCs w:val="24"/>
        </w:rPr>
        <w:t>. Faktor a</w:t>
      </w:r>
      <w:r w:rsidRPr="00713E6B">
        <w:rPr>
          <w:rFonts w:ascii="Times New Roman" w:hAnsi="Times New Roman" w:cs="Times New Roman"/>
          <w:sz w:val="24"/>
          <w:szCs w:val="24"/>
        </w:rPr>
        <w:t>ktivitas fisik</w:t>
      </w:r>
      <w:r>
        <w:rPr>
          <w:rFonts w:ascii="Times New Roman" w:hAnsi="Times New Roman" w:cs="Times New Roman"/>
          <w:sz w:val="24"/>
          <w:szCs w:val="24"/>
        </w:rPr>
        <w:t xml:space="preserve"> yang kurang dapat mempengaruhi kejadian obesitas. Aktivitas</w:t>
      </w:r>
      <w:r w:rsidRPr="00713E6B">
        <w:rPr>
          <w:rFonts w:ascii="Times New Roman" w:hAnsi="Times New Roman" w:cs="Times New Roman"/>
          <w:sz w:val="24"/>
          <w:szCs w:val="24"/>
        </w:rPr>
        <w:t xml:space="preserve"> yang kurang, atau kurang gerak mengakibatkan tidak seimbangnya energi yang dikeluarkan sehingga risiko terjadinya obesitas tinggi </w:t>
      </w:r>
      <w:r w:rsidRPr="00713E6B">
        <w:rPr>
          <w:rFonts w:ascii="Times New Roman" w:hAnsi="Times New Roman" w:cs="Times New Roman"/>
          <w:sz w:val="24"/>
          <w:szCs w:val="24"/>
        </w:rPr>
        <w:fldChar w:fldCharType="begin" w:fldLock="1"/>
      </w:r>
      <w:r w:rsidRPr="00713E6B">
        <w:rPr>
          <w:rFonts w:ascii="Times New Roman" w:hAnsi="Times New Roman" w:cs="Times New Roman"/>
          <w:sz w:val="24"/>
          <w:szCs w:val="24"/>
        </w:rPr>
        <w:instrText>ADDIN CSL_CITATION {"citationItems":[{"id":"ITEM-1","itemData":{"abstract":"epidemi obesitas","author":[{"dropping-particle":"","family":"Kementerian Kesehatan RI","given":"","non-dropping-particle":"","parse-names":false,"suffix":""}],"container-title":"Jurnal Kesehatan","id":"ITEM-1","issued":{"date-parts":[["2018"]]},"page":"1-8","title":"Epidemi Obesitas","type":"article"},"uris":["http://www.mendeley.com/documents/?uuid=1d50bd4f-401e-4ce3-b5e2-698a95b1e09b"]}],"mendeley":{"formattedCitation":"(Kementerian Kesehatan RI, 2018)","plainTextFormattedCitation":"(Kementerian Kesehatan RI, 2018)","previouslyFormattedCitation":"(Kementerian Kesehatan RI, 2018)"},"properties":{"noteIndex":0},"schema":"https://github.com/citation-style-language/schema/raw/master/csl-citation.json"}</w:instrText>
      </w:r>
      <w:r w:rsidRPr="00713E6B">
        <w:rPr>
          <w:rFonts w:ascii="Times New Roman" w:hAnsi="Times New Roman" w:cs="Times New Roman"/>
          <w:sz w:val="24"/>
          <w:szCs w:val="24"/>
        </w:rPr>
        <w:fldChar w:fldCharType="separate"/>
      </w:r>
      <w:r w:rsidRPr="00713E6B">
        <w:rPr>
          <w:rFonts w:ascii="Times New Roman" w:hAnsi="Times New Roman" w:cs="Times New Roman"/>
          <w:noProof/>
          <w:sz w:val="24"/>
          <w:szCs w:val="24"/>
        </w:rPr>
        <w:t>(Kementerian Kesehatan RI, 2018)</w:t>
      </w:r>
      <w:r w:rsidRPr="00713E6B">
        <w:rPr>
          <w:rFonts w:ascii="Times New Roman" w:hAnsi="Times New Roman" w:cs="Times New Roman"/>
          <w:sz w:val="24"/>
          <w:szCs w:val="24"/>
        </w:rPr>
        <w:fldChar w:fldCharType="end"/>
      </w:r>
      <w:r w:rsidRPr="00713E6B">
        <w:rPr>
          <w:rFonts w:ascii="Times New Roman" w:hAnsi="Times New Roman" w:cs="Times New Roman"/>
          <w:sz w:val="24"/>
          <w:szCs w:val="24"/>
        </w:rPr>
        <w:t>. Dari beberapa jurnal  yang menyatakan bahwa terdapat hubungan yang signifikan antara aktivitas fisik dengan obesitas. Karena aktivitas fisik berperan penting yang mana akan membakar energi yang ada di dalam tubuh sehingga aktivitas fisik yang kurang akan terjadi penumpukan lemak maka akan</w:t>
      </w:r>
      <w:r>
        <w:rPr>
          <w:rFonts w:ascii="Times New Roman" w:hAnsi="Times New Roman" w:cs="Times New Roman"/>
          <w:sz w:val="24"/>
          <w:szCs w:val="24"/>
        </w:rPr>
        <w:t xml:space="preserve"> </w:t>
      </w:r>
      <w:r w:rsidRPr="00713E6B">
        <w:rPr>
          <w:rFonts w:ascii="Times New Roman" w:hAnsi="Times New Roman" w:cs="Times New Roman"/>
          <w:sz w:val="24"/>
          <w:szCs w:val="24"/>
        </w:rPr>
        <w:t xml:space="preserve">terjadi obesitas </w:t>
      </w:r>
      <w:r w:rsidRPr="00713E6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6751/jikk.v10i1.530","ISSN":"2088-4451","abstract":"AbstrakObesitas dapat dialami oleh semua golongan usia, maupun jenis kelamin. Kemajuan teknologi memberikan dampat positif dan negatif. Dampak positifnya banyak kegiatan menjadi lebih praktis dan cepat, sedangkan dampak negatifnya manusia menjadi semakin malas untuk bergerak. Berkurangnya aktivitas fisik mangakibatkan penyimpanan energi yang tersimpan dalam jaringan lemak, yang menyebabkan kegemukan. Tujuan dari penelitian ini adalah untuk mengetahui dan menganalisis hubungan antara aktivitas fisik dengan obesitas di Puskesmas Tegalrejo Kota Salatiga Jawa Tengah. Jenis penelitian yang digunakan yaitu penelitian deskriptif kuantitatif. Responden adalah pasien aktif di Posyandu Puskesmas Tegalrejo. Jumlah responden sebanyak 59 orang. Data yang diperoleh dalam penelitian ini adalah data primer dan data sekunder. Berdasarkan uji korelasi Indeks Massa Tubuh (IMT) terhadap nilai aktivitas fisik dengan analisis uji Pearson diperoleh p-value 0,000 &lt; 0,05 dan nilai koefisien korelasi r pearson -0,505 yang ini menunjukkan bahwa adanya hubungan yang signifikan antara Indeks Massa Tubuh (IMT) dengan aktivitas fisik pada pasien aktif di Posyandu Puskesmas Tegalrejo, Kota Salatiga. Sedangkan nilai koefisien korelasi r pearson berkorelasi sedang, dan ditunjukkan dengan tanda negatif (-) yang berarti hubungan yang terjadi bersifat berlawanan arah. Sehingga semakin rendah aktifitas fisik maka semakin tinggi nilai IMT atau sebaliknya.Kata Kunci: aktivitas fisik, obesitas. AbstractObesity can be suffered by all age groups, as well as gender. Technological advances provide positive and negative effects. The positive impact of many activities becomes more practical and fast, while the negative impact of humans becomes increasingly lazy to move. Reduced physical activity results in the storage of energy stored in fat tissue, which causes obesity. The purpose of this study was to determine and analyze the relationship between physical activity and obesity at the Tegalrejo Health Center in Salatiga City, Central Java. This type of research is quantitative descriptive research. Respondents were active patients at the Tegalrejo Health Center Posyandu. The number of respondents was 59 people. The data obtained in this study are primary data and secondary data. Based on the correlation test of Body Mass Index (BMI) to the value of physical activity with Pearson test analysis obtained p-value of 0.000 &lt;0.05 and Pearson correlation coefficient value of -0.505 which indicates that th…","author":[{"dropping-particle":"","family":"Turege","given":"Jeckzen Norisan","non-dropping-particle":"","parse-names":false,"suffix":""},{"dropping-particle":"","family":"Kinasih","given":"Angkit","non-dropping-particle":"","parse-names":false,"suffix":""},{"dropping-particle":"","family":"Kurniasari","given":"Maria Dyah","non-dropping-particle":"","parse-names":false,"suffix":""}],"container-title":"Jurnal Ilmu Keperawatan dan Kebidanan","id":"ITEM-1","issue":"1","issued":{"date-parts":[["2019"]]},"page":"256","title":"Hubungan Antara Aktivitas Fisik Dengan Obesitas Di Puskesmas Tegalrejo, Kota Salatiga","type":"article-journal","volume":"10"},"uris":["http://www.mendeley.com/documents/?uuid=a9e5f61b-0258-479d-93f2-de509a51adf8"]},{"id":"ITEM-2","itemData":{"abstract":"Kurangnya aktivitas fisik atau gaya hidup yang tidak aktif merupakan penyebab penting dan utama dalam kejadian obesitas. Obesitas didefinisikan sebagai akumulasi lemak abnormal atau berlebihan yang menghadirkan risiko bagi kesehatan (WHO, 2008). Penelitian ini bertujuan untuk menganalisis dan mengetahui hubungan aktivitas fisik dengan kejadian obesitas di Puskesmas Pangolombian. Metode yang digunakan dalam penelitian ini adalah meotde penelitian kuantitatif melalui pendekatan cross-sectional. Responden dalam penelitian ini berjumlah 85 orang yang diambil melalui metode total sampling. Metode pengumpulan data dilaksanakan dengan pengisian kuesioner. Analisis data dilakukan dengan menggunakan uji analisis statistik chi square yang menunjukan hasil nilai p = 0,02 atau p &lt; 0,05. Hasil ini menunjukan bahwa terdapat hubungan antara aktivitas fisik dengan kejadian obesitas di Puskesmas Pangolombian.","author":[{"dropping-particle":"","family":"Sumael","given":"Zefanya","non-dropping-particle":"","parse-names":false,"suffix":""},{"dropping-particle":"","family":"Paturusi","given":"Achmad","non-dropping-particle":"","parse-names":false,"suffix":""},{"dropping-particle":"","family":"Telew","given":"Agusteivie","non-dropping-particle":"","parse-names":false,"suffix":""}],"container-title":"Jurnal Kesehatan Masyarakat UNIMA","id":"ITEM-2","issue":"04","issued":{"date-parts":[["2020"]]},"page":"30 - 36","title":"Hubungan Aktivitas Fisik Dengan Kejadian Obesitas Di Puskesmas Pangolombian","type":"article-journal","volume":"01"},"uris":["http://www.mendeley.com/documents/?uuid=46d39432-c5ce-4e1c-a501-a36966d9649d"]},{"id":"ITEM-3","itemData":{"DOI":"10.21460/bikdw.v3i2.97","ISSN":"2460-9684","abstract":"Obesitas merupakan keadaan kelebihan berat badan yang dapat membawa manifestasi negatif bagi kesehatan. Indeks massa tubuh merupakan parameter dalam menentukan seseorang mengalami obesitas atau tidak, parameter ini sering digunakan karena mudah diterapkan, cepat dan memiliki hasil yang tepat. Salah satu faktor yang berperan penting dalam kejadian obesitas adalah aktivitas fisik, yakni segala pergerakan tubuh yang mengeluarkan energi serta membakar lemak. Tujuan dari penelitian ini adalah mengidentifikasi perbedaan antara aktivitas fisik ringan, sedang dan berat terhadap kejadian obesitas berdasarkan indeks massa tubuh.\r Penelitian ini merupakan penelitian observasional analitik dengan jenis penelitian potong lintang. Pengambilan sampel dilakukan secara non-random sampling dengan teknik purposive sampling dan didapat responden sebanyak 236 orang. Pengambilan data aktivitas fisik dilakukan menggunakan kuisioner IPAQ dan perhitungan indeks massa tubuh dengan mengukur berat badan dan tinggi badan. Analisis data penelitian ini menggunakan SPSS 22 dengan taraf kepercayaan 95%. Hasil penelitian menunjukkan tidak terdapat pengaruh yang bermakna (p = 0,18) antara aktivitas fisik berat dan sedang terhadap kejadian obesitas berdasarkan indeks massa tubuh pada warga dewasa di Desa Banjaroyo, Kecamatan Kalibawang, Kabupaten Kulonprogo, Yogyakarta.","author":[{"dropping-particle":"","family":"Christianto","given":"Deni Aditya","non-dropping-particle":"","parse-names":false,"suffix":""}],"container-title":"Berkala Ilmiah Kedokteran Duta Wacana","id":"ITEM-3","issue":"2","issued":{"date-parts":[["2018"]]},"page":"78","title":"Hubungan Aktivitas Fisik Terhadap Kejadian Obesitas Berdasarkan Indeks Massa Tubuh Di Desa Banjaroyo","type":"article-journal","volume":"3"},"uris":["http://www.mendeley.com/documents/?uuid=99f18027-0b4e-4515-aefd-ffe4eadea504"]},{"id":"ITEM-4","itemData":{"abstract":"Obesitas merupakan salah satu masalah kesehatan masyarakat. Menurut WHO 2018, pada tahun 2016 sekitar 13% populasi orang dewasa di dunia mengalami obesitas. Data Riskesdas tahun 2018 menunjukkan prevalensi obesitas di Indonesia pada tahun 2018 sebesar 21,8%. Menurut hasil dari Profil Kesehatan Kota Medan tahun 2016 prevalensi obesitas yang berusia ≥15 tahun di Peskesmas Simalingkar sebesar 16%. Tujuan dari penelitian ini adalah untuk mengetahui faktor-faktor yang berhubungan dengan kejadian obesitas pada usia dewasa (19- 49 tahun) di wilayah kerja Puskesmas Simalingkar Medan Tahun 2019. Jenis penelitian ini adalah survey analitik dengan desain cross sectional. Sampel yang diperoleh sebanyak 84 orang yang diambil dengan cara purposive sampling. Data dikumpulkan melalui wawancara dengan menggunakan kuesioner dan melakukan pengukuran dengan timbangan dan mikrotoise. Data dianalisis menggunakan uji Chi square. Hasil penelitian diperoleh menunjukkan adanya hubungan riwayat keluarga (p=0,000), frekuensi konsumsi makanan pokok (p=0,015), kecukupan energi (p=0,014), konsumsi fast food (p=0,001), dan aktivitas fisik (p=0,004) dengan kejadian obesitas. Tidak terdapat hubungan antara umur (p=0,115), jenis kelamin (0,448), konsumsi sayur (1,00), dan konsumsi buah (0,817). Saran kepada pihak puskesmas diharapkan mempromosikan edukasi mengenai pencegahan obesitas untuk meningkatkan pengetahuan masyarakat dan menjaga diet sehat dan aktivitas fisik. Kepada masyarakat terutama usia dewasa diharapkan mau melakukan pemantauan terhadap berat badan berlebih dan mengatur pola dan rajin melakukan aktivitas fisik, terutama olahraga dalam mencegah obesitas.","author":[{"dropping-particle":"","family":"Sijabat","given":"Nanda maria sela sijabat","non-dropping-particle":"","parse-names":false,"suffix":""}],"id":"ITEM-4","issued":{"date-parts":[["2019"]]},"title":"Faktor – Faktor Yang Berhubungan Dengan Kejadian Obesitas Pada Usia Dewasa (19-49 Tahun) Di Wilayah Kerja Puskesmas Simalingkar Medan Tahun 2019","type":"article-journal"},"uris":["http://www.mendeley.com/documents/?uuid=be2a5a0b-c125-4391-a6b3-3fd440766c92"]}],"mendeley":{"formattedCitation":"(Christianto, 2018; Sijabat, 2019; Turege, Kinasih and Kurniasari, 2019; Sumael, Paturusi and Telew, 2020)","manualFormatting":"(Sumael et al, 2020)","plainTextFormattedCitation":"(Christianto, 2018; Sijabat, 2019; Turege, Kinasih and Kurniasari, 2019; Sumael, Paturusi and Telew, 2020)","previouslyFormattedCitation":"(Christianto, 2018; Sijabat, 2019; Turege, Kinasih and Kurniasari, 2019; Sumael, Paturusi and Telew, 2020)"},"properties":{"noteIndex":0},"schema":"https://github.com/citation-style-language/schema/raw/master/csl-citation.json"}</w:instrText>
      </w:r>
      <w:r w:rsidRPr="00713E6B">
        <w:rPr>
          <w:rFonts w:ascii="Times New Roman" w:hAnsi="Times New Roman" w:cs="Times New Roman"/>
          <w:sz w:val="24"/>
          <w:szCs w:val="24"/>
        </w:rPr>
        <w:fldChar w:fldCharType="separate"/>
      </w:r>
      <w:r>
        <w:rPr>
          <w:rFonts w:ascii="Times New Roman" w:hAnsi="Times New Roman" w:cs="Times New Roman"/>
          <w:noProof/>
          <w:sz w:val="24"/>
          <w:szCs w:val="24"/>
        </w:rPr>
        <w:t>(Sumael et al</w:t>
      </w:r>
      <w:r w:rsidRPr="00713E6B">
        <w:rPr>
          <w:rFonts w:ascii="Times New Roman" w:hAnsi="Times New Roman" w:cs="Times New Roman"/>
          <w:noProof/>
          <w:sz w:val="24"/>
          <w:szCs w:val="24"/>
        </w:rPr>
        <w:t>, 2020)</w:t>
      </w:r>
      <w:r w:rsidRPr="00713E6B">
        <w:rPr>
          <w:rFonts w:ascii="Times New Roman" w:hAnsi="Times New Roman" w:cs="Times New Roman"/>
          <w:sz w:val="24"/>
          <w:szCs w:val="24"/>
        </w:rPr>
        <w:fldChar w:fldCharType="end"/>
      </w:r>
      <w:r w:rsidRPr="00713E6B">
        <w:rPr>
          <w:rFonts w:ascii="Times New Roman" w:hAnsi="Times New Roman" w:cs="Times New Roman"/>
          <w:sz w:val="24"/>
          <w:szCs w:val="24"/>
        </w:rPr>
        <w:t>.</w:t>
      </w:r>
    </w:p>
    <w:p w:rsidR="00347819" w:rsidRPr="00713E6B" w:rsidRDefault="00347819" w:rsidP="00347819">
      <w:pPr>
        <w:pStyle w:val="ListParagraph"/>
        <w:spacing w:line="480" w:lineRule="auto"/>
        <w:ind w:left="425" w:firstLine="680"/>
        <w:jc w:val="both"/>
        <w:rPr>
          <w:rFonts w:ascii="Times New Roman" w:hAnsi="Times New Roman" w:cs="Times New Roman"/>
          <w:sz w:val="24"/>
          <w:szCs w:val="24"/>
        </w:rPr>
      </w:pPr>
      <w:r>
        <w:rPr>
          <w:rFonts w:ascii="Times New Roman" w:hAnsi="Times New Roman" w:cs="Times New Roman"/>
          <w:sz w:val="24"/>
          <w:szCs w:val="24"/>
        </w:rPr>
        <w:lastRenderedPageBreak/>
        <w:t xml:space="preserve">Beberapa penelitian bertentangan bahwa tidak ada hubungan yang signifikan antara kualitas tidur dengan obesitas, artinya tidak ada kaitannya lama tidur dengan kejadian obesit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Introduction : Obesity is considered the beginning of the emergence of degenerative diseases. Based on the results of the preliminary examination in March 2014 on female employees at the environmental secretariat of The Wonosobo Regency, 50% of obese female employees. Methods : The design of research is cross sectional study. The population in this research is 55 female employees. The samples were taken with purposive sampling method was obtained by a number of 42 samples. Research results: the prevalence of obesity (IMT ≥ 25) on female employees at the Regional Secretariat of The Wonosobo Regency by 50%. The chi square test obtained results there is a relationship between the level of adequacy of energy with obesity, there is no relationship between the level of adequacy of proteins with obesity, there is a relationship between the level of adequacy of fats with obesity, there is a relationship between the level of adequacy in carbohydrates with obesity, there is a relationship between physical activity and obesity, there is a relationship between the descendants of obese with obesity, there is no relationship between sleep duracy with obesity status. There is a relationship between contraception and obesity. Results of the analysis with multiple logistic regression test shows the level of adequacy of fat is most associated with the occurrence of obesity followed by physical activity.","author":[{"dropping-particle":"","family":"Salim","given":"Aji Nur","non-dropping-particle":"","parse-names":false,"suffix":""}],"container-title":"Skripsi","id":"ITEM-1","issued":{"date-parts":[["2014"]]},"page":"1-132","title":"Faktor-faktor yang berhubungan dengan kejadian obesitas pada karyawati sekretariat daerah Kabupaten Wonosobo","type":"article-journal"},"uris":["http://www.mendeley.com/documents/?uuid=eba5a01b-3214-4383-92b1-5ab43cd3c3c0"]},{"id":"ITEM-2","itemData":{"author":[{"dropping-particle":"","family":"Sinaga","given":"Yenni Yostiana","non-dropping-particle":"","parse-names":false,"suffix":""},{"dropping-particle":"","family":"Bebasari","given":"Eka","non-dropping-particle":"","parse-names":false,"suffix":""},{"dropping-particle":"","family":"Ernalia","given":"Yanti","non-dropping-particle":"","parse-names":false,"suffix":""}],"container-title":"Jurnal Hubungan Kualitas Tidur Dengan Obesitas Mahasiswa Fakultas Kedokteran Universitas Riau Aangkatan 2014","id":"ITEM-2","issue":"2","issued":{"date-parts":[["2015"]]},"title":"Mahasiswa Fakultas Kedokteran Universitas Riau Angkatan 2014","type":"article-journal","volume":"2"},"uris":["http://www.mendeley.com/documents/?uuid=02f1d8cf-c9fe-404d-a2cb-b85a5c453931"]}],"mendeley":{"formattedCitation":"(Salim, 2014; Sinaga, Bebasari and Ernalia, 2015)","plainTextFormattedCitation":"(Salim, 2014; Sinaga, Bebasari and Ernalia, 2015)","previouslyFormattedCitation":"(Salim, 2014; Sinaga, Bebasari and Ernalia,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inaga et al</w:t>
      </w:r>
      <w:r w:rsidRPr="00D66CFA">
        <w:rPr>
          <w:rFonts w:ascii="Times New Roman" w:hAnsi="Times New Roman" w:cs="Times New Roman"/>
          <w:noProof/>
          <w:sz w:val="24"/>
          <w:szCs w:val="24"/>
        </w:rPr>
        <w:t>, 2015)</w:t>
      </w:r>
      <w:r>
        <w:rPr>
          <w:rFonts w:ascii="Times New Roman" w:hAnsi="Times New Roman" w:cs="Times New Roman"/>
          <w:sz w:val="24"/>
          <w:szCs w:val="24"/>
        </w:rPr>
        <w:fldChar w:fldCharType="end"/>
      </w:r>
      <w:r>
        <w:rPr>
          <w:rFonts w:ascii="Times New Roman" w:hAnsi="Times New Roman" w:cs="Times New Roman"/>
          <w:sz w:val="24"/>
          <w:szCs w:val="24"/>
        </w:rPr>
        <w:t>. Beberapa penelitian tentang aktivitas fisik bertentangan, yang artinya aktivitas fisik bukan faktor terjadinya obesita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56-3346","abstract":"Obesity arises as a result of energy input that exceeds energy expenditure until most of the excess energy will be stored as fat and the body weight increases. When viewed from the gender, women are more likely to be obese due to lower female metabolism. The purpose of this study was to determine the factors related with the obesity in female employees. The type of this research was analytical descriptive with cross sectional design. The population of the research was female employees in PT Telecommunication Jakarta in 2017 as 66 people. Sampling technique was purposive sampling so get it a sample of 42 people. Anthropometric measurements were conducted in body weight and height, characteristic questionnaire filling, physical activity questionnaire using Global Physically Activity Questionnaire (GPAQ), filling stress questionnaire using Depression Anxiety and Stress Scale (DASS), filling the recall form for 2 days for nutritional adequacy. The data analysis used chi square test. After doing the research, it was found 42 respondents out of total 66 respondents. The result showed, there were 28 (66,7%) of obese female employees (IMT≥27 kg/m2). The result showed that there was a relation between marital status (p= 0.011), offspring (p = 0.01) with obesity of female employees in PT Telecommunication Jakarta in 2017. There was no relation of age, income, nutritional status, physical activity and stress with obesity of female employees in PT Telecommunication Jakarta in 2017. It was suggested for female employees do routine physical activity.","author":[{"dropping-particle":"","family":"Wegiarti Sikalak, Laksmi Widajanti","given":"Ronny Aruben","non-dropping-particle":"","parse-names":false,"suffix":""}],"container-title":"Jurnal Kesehatan Masyarakat (e-Journal)","id":"ITEM-1","issue":"3","issued":{"date-parts":[["2017"]]},"page":"193-201","title":"Faktor-Faktor Yang Berhubungan Dengan Kejadian Obesitas Pada Karyawati Perusahaan Di Bidang Telekomunikasi Jakarta Tahun 2017","type":"article-journal","volume":"5"},"uris":["http://www.mendeley.com/documents/?uuid=5dfc6c3c-f727-45ec-b8a3-7058a39dbf39"]},{"id":"ITEM-2","itemData":{"DOI":"10.21460/bikdw.v3i2.97","ISSN":"2460-9684","abstract":"Obesitas merupakan keadaan kelebihan berat badan yang dapat membawa manifestasi negatif bagi kesehatan. Indeks massa tubuh merupakan parameter dalam menentukan seseorang mengalami obesitas atau tidak, parameter ini sering digunakan karena mudah diterapkan, cepat dan memiliki hasil yang tepat. Salah satu faktor yang berperan penting dalam kejadian obesitas adalah aktivitas fisik, yakni segala pergerakan tubuh yang mengeluarkan energi serta membakar lemak. Tujuan dari penelitian ini adalah mengidentifikasi perbedaan antara aktivitas fisik ringan, sedang dan berat terhadap kejadian obesitas berdasarkan indeks massa tubuh.\r Penelitian ini merupakan penelitian observasional analitik dengan jenis penelitian potong lintang. Pengambilan sampel dilakukan secara non-random sampling dengan teknik purposive sampling dan didapat responden sebanyak 236 orang. Pengambilan data aktivitas fisik dilakukan menggunakan kuisioner IPAQ dan perhitungan indeks massa tubuh dengan mengukur berat badan dan tinggi badan. Analisis data penelitian ini menggunakan SPSS 22 dengan taraf kepercayaan 95%. Hasil penelitian menunjukkan tidak terdapat pengaruh yang bermakna (p = 0,18) antara aktivitas fisik berat dan sedang terhadap kejadian obesitas berdasarkan indeks massa tubuh pada warga dewasa di Desa Banjaroyo, Kecamatan Kalibawang, Kabupaten Kulonprogo, Yogyakarta.","author":[{"dropping-particle":"","family":"Christianto","given":"Deni Aditya","non-dropping-particle":"","parse-names":false,"suffix":""}],"container-title":"Berkala Ilmiah Kedokteran Duta Wacana","id":"ITEM-2","issue":"2","issued":{"date-parts":[["2018"]]},"page":"78","title":"Hubungan Aktivitas Fisik Terhadap Kejadian Obesitas Berdasarkan Indeks Massa Tubuh Di Desa Banjaroyo","type":"article-journal","volume":"3"},"uris":["http://www.mendeley.com/documents/?uuid=99f18027-0b4e-4515-aefd-ffe4eadea504"]}],"mendeley":{"formattedCitation":"(Wegiarti Sikalak, Laksmi Widajanti, 2017; Christianto, 2018)","manualFormatting":"(Christianto, 2018)","plainTextFormattedCitation":"(Wegiarti Sikalak, Laksmi Widajanti, 2017; Christianto, 2018)","previouslyFormattedCitation":"(Wegiarti Sikalak, Laksmi Widajanti, 2017; Christianto,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C64C45">
        <w:rPr>
          <w:rFonts w:ascii="Times New Roman" w:hAnsi="Times New Roman" w:cs="Times New Roman"/>
          <w:noProof/>
          <w:sz w:val="24"/>
          <w:szCs w:val="24"/>
        </w:rPr>
        <w:t>Christianto, 2018)</w:t>
      </w:r>
      <w:r>
        <w:rPr>
          <w:rFonts w:ascii="Times New Roman" w:hAnsi="Times New Roman" w:cs="Times New Roman"/>
          <w:sz w:val="24"/>
          <w:szCs w:val="24"/>
        </w:rPr>
        <w:fldChar w:fldCharType="end"/>
      </w:r>
    </w:p>
    <w:p w:rsidR="00347819" w:rsidRDefault="00347819" w:rsidP="00347819">
      <w:pPr>
        <w:pStyle w:val="ListParagraph"/>
        <w:tabs>
          <w:tab w:val="left" w:pos="5987"/>
        </w:tabs>
        <w:spacing w:after="0" w:line="480" w:lineRule="auto"/>
        <w:ind w:left="425" w:firstLine="680"/>
        <w:jc w:val="both"/>
        <w:rPr>
          <w:rFonts w:ascii="Times New Roman" w:hAnsi="Times New Roman" w:cs="Times New Roman"/>
          <w:sz w:val="24"/>
          <w:szCs w:val="24"/>
        </w:rPr>
      </w:pPr>
      <w:r>
        <w:rPr>
          <w:rFonts w:ascii="Times New Roman" w:hAnsi="Times New Roman" w:cs="Times New Roman"/>
          <w:sz w:val="24"/>
          <w:szCs w:val="24"/>
        </w:rPr>
        <w:t>Berdasarkan uraian diatas peneliti tertarik untuk melakukan sebuah penelitian tentang “</w:t>
      </w:r>
      <w:r w:rsidRPr="007B7FDD">
        <w:rPr>
          <w:rFonts w:ascii="Times New Roman" w:hAnsi="Times New Roman" w:cs="Times New Roman"/>
          <w:sz w:val="24"/>
          <w:szCs w:val="24"/>
        </w:rPr>
        <w:t>Hubungan Kualitas Tidur dan Aktivitas Fisik dengan Obesitas di RW.21 Kelurahan Sidanegara Kecamatan Cilacap Tengah</w:t>
      </w:r>
      <w:r>
        <w:rPr>
          <w:rFonts w:ascii="Times New Roman" w:hAnsi="Times New Roman" w:cs="Times New Roman"/>
          <w:sz w:val="24"/>
          <w:szCs w:val="24"/>
        </w:rPr>
        <w:t>”</w:t>
      </w:r>
    </w:p>
    <w:p w:rsidR="00347819" w:rsidRPr="00342584" w:rsidRDefault="00347819" w:rsidP="00347819">
      <w:pPr>
        <w:pStyle w:val="Heading2"/>
        <w:tabs>
          <w:tab w:val="clear" w:pos="360"/>
        </w:tabs>
      </w:pPr>
      <w:bookmarkStart w:id="7" w:name="_Toc108933875"/>
      <w:bookmarkStart w:id="8" w:name="_Toc109047762"/>
      <w:r w:rsidRPr="00342584">
        <w:t>Rumusan Masalah</w:t>
      </w:r>
      <w:bookmarkEnd w:id="7"/>
      <w:bookmarkEnd w:id="8"/>
    </w:p>
    <w:p w:rsidR="00347819" w:rsidRDefault="00347819" w:rsidP="00347819">
      <w:pPr>
        <w:spacing w:line="480" w:lineRule="auto"/>
        <w:ind w:left="425" w:firstLine="357"/>
        <w:jc w:val="both"/>
        <w:rPr>
          <w:rFonts w:ascii="Times New Roman" w:hAnsi="Times New Roman" w:cs="Times New Roman"/>
          <w:sz w:val="24"/>
          <w:szCs w:val="24"/>
        </w:rPr>
      </w:pPr>
      <w:r w:rsidRPr="00197122">
        <w:rPr>
          <w:rFonts w:ascii="Times New Roman" w:hAnsi="Times New Roman" w:cs="Times New Roman"/>
          <w:sz w:val="24"/>
          <w:szCs w:val="24"/>
        </w:rPr>
        <w:t>Apakah ada hubungan kualitas tidur dan aktivitas fisik dengan obesitas di RW.21 Kelurahan Sidanegara Kecamatan Cilacap Tengah</w:t>
      </w:r>
      <w:r>
        <w:rPr>
          <w:rFonts w:ascii="Times New Roman" w:hAnsi="Times New Roman" w:cs="Times New Roman"/>
          <w:sz w:val="24"/>
          <w:szCs w:val="24"/>
        </w:rPr>
        <w:t>.</w:t>
      </w:r>
    </w:p>
    <w:p w:rsidR="00347819" w:rsidRPr="00342584" w:rsidRDefault="00347819" w:rsidP="00347819">
      <w:pPr>
        <w:pStyle w:val="Heading2"/>
        <w:tabs>
          <w:tab w:val="clear" w:pos="360"/>
        </w:tabs>
      </w:pPr>
      <w:bookmarkStart w:id="9" w:name="_Toc108933876"/>
      <w:bookmarkStart w:id="10" w:name="_Toc109047763"/>
      <w:r w:rsidRPr="00342584">
        <w:t>Tujuan Khusus Riset</w:t>
      </w:r>
      <w:bookmarkEnd w:id="9"/>
      <w:bookmarkEnd w:id="10"/>
    </w:p>
    <w:p w:rsidR="00347819" w:rsidRDefault="00347819" w:rsidP="00347819">
      <w:pPr>
        <w:pStyle w:val="ListParagraph"/>
        <w:spacing w:after="0" w:line="480" w:lineRule="auto"/>
        <w:ind w:left="425" w:firstLine="680"/>
        <w:jc w:val="both"/>
        <w:rPr>
          <w:rFonts w:ascii="Times New Roman" w:hAnsi="Times New Roman" w:cs="Times New Roman"/>
          <w:sz w:val="24"/>
          <w:szCs w:val="24"/>
        </w:rPr>
      </w:pPr>
      <w:r w:rsidRPr="00423AAE">
        <w:rPr>
          <w:rFonts w:ascii="Times New Roman" w:hAnsi="Times New Roman" w:cs="Times New Roman"/>
          <w:sz w:val="24"/>
          <w:szCs w:val="24"/>
        </w:rPr>
        <w:t>Tujuan umum dari penelitian ini adalah untuk mengetahui apakah ada hubungan kualitas tidur dan aktivitas fisik dengan obesitas di RW.21 Kelurahan Sidanegara Kecamatan Cilacap Tengah.</w:t>
      </w:r>
    </w:p>
    <w:p w:rsidR="00347819" w:rsidRDefault="00347819" w:rsidP="00347819">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Mengidentifikasi kasus obesitas di RW.21 Kelurahan Sidanegara Kecamatan Cilacap Tengah.</w:t>
      </w:r>
    </w:p>
    <w:p w:rsidR="00347819" w:rsidRDefault="00347819" w:rsidP="00347819">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Mengidentifikasi kualitas tidur di RW.21 Kelurahan Sidanegara Kecamatan Cilacap Tengah.</w:t>
      </w:r>
    </w:p>
    <w:p w:rsidR="00347819" w:rsidRDefault="00347819" w:rsidP="00347819">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Mengidentifikasi aktivitas fisik di RW.21 Kelurahan Sidanegara Kecamatan Cilacap Tengah.</w:t>
      </w:r>
    </w:p>
    <w:p w:rsidR="00347819" w:rsidRDefault="00347819" w:rsidP="00347819">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Menganalisis hubungan kualitas tidur dengan obesitas di RW.21 Kelurahan Sidanegara Kecamatan Cilacap Tengah.</w:t>
      </w:r>
    </w:p>
    <w:p w:rsidR="00347819" w:rsidRDefault="00347819" w:rsidP="00347819">
      <w:pPr>
        <w:pStyle w:val="ListParagraph"/>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Menganalisis hubungan aktivitas fisik dengan obesitas di RW.21 Kelurahan Sidanegara Kecamatan Cilacap Tengah.</w:t>
      </w:r>
    </w:p>
    <w:p w:rsidR="00347819" w:rsidRPr="00342584" w:rsidRDefault="00347819" w:rsidP="00347819">
      <w:pPr>
        <w:pStyle w:val="Heading2"/>
        <w:tabs>
          <w:tab w:val="clear" w:pos="360"/>
        </w:tabs>
      </w:pPr>
      <w:bookmarkStart w:id="11" w:name="_Toc108933877"/>
      <w:bookmarkStart w:id="12" w:name="_Toc109047764"/>
      <w:r w:rsidRPr="00342584">
        <w:t>Manfaat Riset</w:t>
      </w:r>
      <w:bookmarkEnd w:id="11"/>
      <w:bookmarkEnd w:id="12"/>
    </w:p>
    <w:p w:rsidR="00347819" w:rsidRDefault="00347819" w:rsidP="00347819">
      <w:pPr>
        <w:pStyle w:val="ListParagraph"/>
        <w:numPr>
          <w:ilvl w:val="0"/>
          <w:numId w:val="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ecara Teoritis</w:t>
      </w:r>
    </w:p>
    <w:p w:rsidR="00347819" w:rsidRDefault="00347819" w:rsidP="00347819">
      <w:pPr>
        <w:pStyle w:val="ListParagraph"/>
        <w:spacing w:line="480" w:lineRule="auto"/>
        <w:ind w:left="782" w:firstLine="680"/>
        <w:jc w:val="both"/>
        <w:rPr>
          <w:rFonts w:ascii="Times New Roman" w:hAnsi="Times New Roman" w:cs="Times New Roman"/>
          <w:sz w:val="24"/>
          <w:szCs w:val="24"/>
        </w:rPr>
      </w:pPr>
      <w:r w:rsidRPr="00F80041">
        <w:rPr>
          <w:rFonts w:ascii="Times New Roman" w:hAnsi="Times New Roman" w:cs="Times New Roman"/>
          <w:sz w:val="24"/>
          <w:szCs w:val="24"/>
        </w:rPr>
        <w:t>Untuk memperluas wawasan mengenai hubungan kualitas tidur dan aktivitas fisik dengan obesitas di RW.21 Kelurahan Sid</w:t>
      </w:r>
      <w:r>
        <w:rPr>
          <w:rFonts w:ascii="Times New Roman" w:hAnsi="Times New Roman" w:cs="Times New Roman"/>
          <w:sz w:val="24"/>
          <w:szCs w:val="24"/>
        </w:rPr>
        <w:t>anegara Kecamatan Cilacap Tengah.</w:t>
      </w:r>
    </w:p>
    <w:p w:rsidR="00347819" w:rsidRDefault="00347819" w:rsidP="00347819">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Secara Praktis</w:t>
      </w:r>
    </w:p>
    <w:p w:rsidR="00347819" w:rsidRDefault="00347819" w:rsidP="00347819">
      <w:pPr>
        <w:pStyle w:val="ListParagraph"/>
        <w:spacing w:after="0" w:line="480" w:lineRule="auto"/>
        <w:ind w:left="782" w:firstLine="680"/>
        <w:jc w:val="both"/>
        <w:rPr>
          <w:rFonts w:ascii="Times New Roman" w:hAnsi="Times New Roman" w:cs="Times New Roman"/>
          <w:sz w:val="24"/>
          <w:szCs w:val="24"/>
        </w:rPr>
      </w:pPr>
      <w:r>
        <w:rPr>
          <w:rFonts w:ascii="Times New Roman" w:hAnsi="Times New Roman" w:cs="Times New Roman"/>
          <w:sz w:val="24"/>
          <w:szCs w:val="24"/>
        </w:rPr>
        <w:t>Sebagai informasi dan pengembangan untuk peneliti lain tentang hubungan kualitas tidur dan aktivitas fisik di RW.21 Kelurahan Sidanegara Kecamatan Cilacap Tengah.</w:t>
      </w:r>
    </w:p>
    <w:p w:rsidR="00347819" w:rsidRPr="00342584" w:rsidRDefault="00347819" w:rsidP="00347819">
      <w:pPr>
        <w:pStyle w:val="Heading2"/>
        <w:tabs>
          <w:tab w:val="clear" w:pos="360"/>
        </w:tabs>
      </w:pPr>
      <w:bookmarkStart w:id="13" w:name="_Toc108933878"/>
      <w:bookmarkStart w:id="14" w:name="_Toc109047765"/>
      <w:r w:rsidRPr="00342584">
        <w:t>Urgensi Riset</w:t>
      </w:r>
      <w:bookmarkEnd w:id="13"/>
      <w:bookmarkEnd w:id="14"/>
    </w:p>
    <w:p w:rsidR="00347819" w:rsidRDefault="00347819" w:rsidP="00347819">
      <w:pPr>
        <w:pStyle w:val="ListParagraph"/>
        <w:spacing w:after="0" w:line="480" w:lineRule="auto"/>
        <w:ind w:left="425" w:firstLine="720"/>
        <w:jc w:val="both"/>
        <w:rPr>
          <w:rFonts w:ascii="Times New Roman" w:hAnsi="Times New Roman" w:cs="Times New Roman"/>
          <w:sz w:val="24"/>
          <w:szCs w:val="24"/>
        </w:rPr>
      </w:pPr>
      <w:r>
        <w:rPr>
          <w:rFonts w:ascii="Times New Roman" w:hAnsi="Times New Roman" w:cs="Times New Roman"/>
          <w:sz w:val="24"/>
          <w:szCs w:val="24"/>
        </w:rPr>
        <w:t>Penelitian ini penting dilakukan untuk mengetahui dan menjawab secara statistik korelasi kualitas tidur dan aktivitas fisik dengan obesitas di RW. 21 Kelurahan Sidanegara Kecamatan Cilacap Tengah.</w:t>
      </w:r>
    </w:p>
    <w:p w:rsidR="00347819" w:rsidRPr="00342584" w:rsidRDefault="00347819" w:rsidP="00347819">
      <w:pPr>
        <w:pStyle w:val="Heading2"/>
        <w:tabs>
          <w:tab w:val="clear" w:pos="360"/>
        </w:tabs>
      </w:pPr>
      <w:bookmarkStart w:id="15" w:name="_Toc108933879"/>
      <w:bookmarkStart w:id="16" w:name="_Toc109047766"/>
      <w:r w:rsidRPr="00342584">
        <w:t>Target Riset</w:t>
      </w:r>
      <w:bookmarkEnd w:id="15"/>
      <w:bookmarkEnd w:id="16"/>
    </w:p>
    <w:p w:rsidR="00347819" w:rsidRDefault="00347819" w:rsidP="00347819">
      <w:pPr>
        <w:spacing w:line="480" w:lineRule="auto"/>
        <w:ind w:left="425" w:firstLine="720"/>
        <w:jc w:val="both"/>
        <w:rPr>
          <w:rFonts w:ascii="Times New Roman" w:hAnsi="Times New Roman" w:cs="Times New Roman"/>
          <w:sz w:val="24"/>
          <w:szCs w:val="24"/>
        </w:rPr>
      </w:pPr>
      <w:r w:rsidRPr="009F000E">
        <w:rPr>
          <w:rFonts w:ascii="Times New Roman" w:hAnsi="Times New Roman" w:cs="Times New Roman"/>
          <w:sz w:val="24"/>
          <w:szCs w:val="24"/>
        </w:rPr>
        <w:t>Diperolehnya konsep kualitas tidur dan aktivitas fisik dengan obesitas untuk menjawab ketidakjelasan hasil penelitian sebelumnya.</w:t>
      </w:r>
    </w:p>
    <w:p w:rsidR="00347819" w:rsidRDefault="00347819" w:rsidP="00347819">
      <w:pPr>
        <w:pStyle w:val="ListParagraph"/>
        <w:numPr>
          <w:ilvl w:val="0"/>
          <w:numId w:val="1"/>
        </w:numPr>
        <w:spacing w:after="0" w:line="480" w:lineRule="auto"/>
        <w:ind w:left="425" w:hanging="357"/>
        <w:jc w:val="both"/>
        <w:rPr>
          <w:rFonts w:ascii="Times New Roman" w:hAnsi="Times New Roman" w:cs="Times New Roman"/>
          <w:b/>
          <w:sz w:val="24"/>
          <w:szCs w:val="24"/>
        </w:rPr>
      </w:pPr>
      <w:r>
        <w:rPr>
          <w:rFonts w:ascii="Times New Roman" w:hAnsi="Times New Roman" w:cs="Times New Roman"/>
          <w:b/>
          <w:sz w:val="24"/>
          <w:szCs w:val="24"/>
        </w:rPr>
        <w:t xml:space="preserve">Kontribusi Riset </w:t>
      </w:r>
    </w:p>
    <w:p w:rsidR="00347819" w:rsidRDefault="00347819" w:rsidP="00347819">
      <w:pPr>
        <w:spacing w:line="480" w:lineRule="auto"/>
        <w:ind w:left="425" w:firstLine="680"/>
        <w:jc w:val="both"/>
        <w:rPr>
          <w:rFonts w:ascii="Times New Roman" w:hAnsi="Times New Roman" w:cs="Times New Roman"/>
          <w:sz w:val="24"/>
          <w:szCs w:val="24"/>
        </w:rPr>
      </w:pPr>
      <w:r w:rsidRPr="009F000E">
        <w:rPr>
          <w:rFonts w:ascii="Times New Roman" w:hAnsi="Times New Roman" w:cs="Times New Roman"/>
          <w:sz w:val="24"/>
          <w:szCs w:val="24"/>
        </w:rPr>
        <w:t>Hasil penelitian untuk memberikan sumbangsih kepada keilmuan keperawatan terutama faktor yang berkontribusi terhadap obesitas.</w:t>
      </w:r>
    </w:p>
    <w:p w:rsidR="00347819" w:rsidRDefault="00347819" w:rsidP="00347819">
      <w:pPr>
        <w:spacing w:line="480" w:lineRule="auto"/>
        <w:ind w:left="425" w:firstLine="680"/>
        <w:jc w:val="both"/>
        <w:rPr>
          <w:rFonts w:ascii="Times New Roman" w:hAnsi="Times New Roman" w:cs="Times New Roman"/>
          <w:sz w:val="24"/>
          <w:szCs w:val="24"/>
        </w:rPr>
      </w:pPr>
    </w:p>
    <w:p w:rsidR="00347819" w:rsidRDefault="00347819" w:rsidP="00347819">
      <w:pPr>
        <w:spacing w:line="480" w:lineRule="auto"/>
        <w:ind w:left="425" w:firstLine="680"/>
        <w:jc w:val="both"/>
        <w:rPr>
          <w:rFonts w:ascii="Times New Roman" w:hAnsi="Times New Roman" w:cs="Times New Roman"/>
          <w:sz w:val="24"/>
          <w:szCs w:val="24"/>
        </w:rPr>
      </w:pPr>
    </w:p>
    <w:p w:rsidR="00347819" w:rsidRPr="00754A67" w:rsidRDefault="00347819" w:rsidP="00347819">
      <w:pPr>
        <w:pStyle w:val="Heading2"/>
        <w:tabs>
          <w:tab w:val="clear" w:pos="360"/>
        </w:tabs>
      </w:pPr>
      <w:bookmarkStart w:id="17" w:name="_Toc108933880"/>
      <w:bookmarkStart w:id="18" w:name="_Toc109047767"/>
      <w:r w:rsidRPr="00754A67">
        <w:lastRenderedPageBreak/>
        <w:t>Luaran Riset</w:t>
      </w:r>
      <w:bookmarkEnd w:id="17"/>
      <w:bookmarkEnd w:id="18"/>
    </w:p>
    <w:p w:rsidR="00347819" w:rsidRDefault="00347819" w:rsidP="00347819">
      <w:pPr>
        <w:pStyle w:val="ListParagraph"/>
        <w:spacing w:after="0" w:line="480" w:lineRule="auto"/>
        <w:ind w:left="425" w:firstLine="680"/>
        <w:jc w:val="both"/>
        <w:rPr>
          <w:rFonts w:ascii="Times New Roman" w:hAnsi="Times New Roman" w:cs="Times New Roman"/>
          <w:sz w:val="24"/>
          <w:szCs w:val="24"/>
        </w:rPr>
      </w:pPr>
      <w:r w:rsidRPr="009F000E">
        <w:rPr>
          <w:rFonts w:ascii="Times New Roman" w:hAnsi="Times New Roman" w:cs="Times New Roman"/>
          <w:sz w:val="24"/>
          <w:szCs w:val="24"/>
        </w:rPr>
        <w:t>Luaran yang diharapkan dalam penelitian ini adalah terpublikasikan di  jurnal nasional terakreditasi.</w:t>
      </w:r>
    </w:p>
    <w:p w:rsidR="00347819" w:rsidRPr="00347819" w:rsidRDefault="00347819" w:rsidP="00347819">
      <w:pPr>
        <w:pStyle w:val="ListParagraph"/>
        <w:spacing w:after="0" w:line="480" w:lineRule="auto"/>
        <w:ind w:left="425" w:firstLine="680"/>
        <w:jc w:val="both"/>
        <w:rPr>
          <w:rFonts w:ascii="Times New Roman" w:hAnsi="Times New Roman" w:cs="Times New Roman"/>
          <w:sz w:val="24"/>
          <w:szCs w:val="24"/>
        </w:rPr>
        <w:sectPr w:rsidR="00347819" w:rsidRPr="00347819" w:rsidSect="00187296">
          <w:headerReference w:type="even" r:id="rId12"/>
          <w:headerReference w:type="default" r:id="rId13"/>
          <w:footerReference w:type="default" r:id="rId14"/>
          <w:headerReference w:type="first" r:id="rId15"/>
          <w:type w:val="continuous"/>
          <w:pgSz w:w="12240" w:h="15840"/>
          <w:pgMar w:top="1701" w:right="1701" w:bottom="1701" w:left="2268" w:header="708" w:footer="708" w:gutter="0"/>
          <w:pgNumType w:start="2"/>
          <w:cols w:space="708"/>
          <w:docGrid w:linePitch="360"/>
        </w:sectPr>
      </w:pPr>
    </w:p>
    <w:p w:rsidR="00082C0A" w:rsidRDefault="00082C0A" w:rsidP="00347819">
      <w:pPr>
        <w:jc w:val="both"/>
      </w:pPr>
    </w:p>
    <w:sectPr w:rsidR="00082C0A" w:rsidSect="00347819">
      <w:headerReference w:type="default" r:id="rId16"/>
      <w:pgSz w:w="12240" w:h="15840"/>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81C57" w:rsidRDefault="00681C57" w:rsidP="00347819">
      <w:r>
        <w:separator/>
      </w:r>
    </w:p>
  </w:endnote>
  <w:endnote w:type="continuationSeparator" w:id="0">
    <w:p w:rsidR="00681C57" w:rsidRDefault="00681C57" w:rsidP="003478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17379072"/>
      <w:docPartObj>
        <w:docPartGallery w:val="Page Numbers (Bottom of Page)"/>
        <w:docPartUnique/>
      </w:docPartObj>
    </w:sdtPr>
    <w:sdtEndPr>
      <w:rPr>
        <w:rFonts w:ascii="Times New Roman" w:hAnsi="Times New Roman" w:cs="Times New Roman"/>
        <w:noProof/>
        <w:sz w:val="24"/>
        <w:szCs w:val="24"/>
      </w:rPr>
    </w:sdtEndPr>
    <w:sdtContent>
      <w:p w:rsidR="00347819" w:rsidRPr="00187296" w:rsidRDefault="00347819">
        <w:pPr>
          <w:pStyle w:val="Footer"/>
          <w:rPr>
            <w:rFonts w:ascii="Times New Roman" w:hAnsi="Times New Roman" w:cs="Times New Roman"/>
            <w:sz w:val="24"/>
            <w:szCs w:val="24"/>
          </w:rPr>
        </w:pPr>
        <w:r w:rsidRPr="00187296">
          <w:rPr>
            <w:rFonts w:ascii="Times New Roman" w:hAnsi="Times New Roman" w:cs="Times New Roman"/>
            <w:sz w:val="24"/>
            <w:szCs w:val="24"/>
          </w:rPr>
          <w:fldChar w:fldCharType="begin"/>
        </w:r>
        <w:r w:rsidRPr="00187296">
          <w:rPr>
            <w:rFonts w:ascii="Times New Roman" w:hAnsi="Times New Roman" w:cs="Times New Roman"/>
            <w:sz w:val="24"/>
            <w:szCs w:val="24"/>
          </w:rPr>
          <w:instrText xml:space="preserve"> PAGE   \* MERGEFORMAT </w:instrText>
        </w:r>
        <w:r w:rsidRPr="00187296">
          <w:rPr>
            <w:rFonts w:ascii="Times New Roman" w:hAnsi="Times New Roman" w:cs="Times New Roman"/>
            <w:sz w:val="24"/>
            <w:szCs w:val="24"/>
          </w:rPr>
          <w:fldChar w:fldCharType="separate"/>
        </w:r>
        <w:r>
          <w:rPr>
            <w:rFonts w:ascii="Times New Roman" w:hAnsi="Times New Roman" w:cs="Times New Roman"/>
            <w:noProof/>
            <w:sz w:val="24"/>
            <w:szCs w:val="24"/>
          </w:rPr>
          <w:t>1</w:t>
        </w:r>
        <w:r w:rsidRPr="00187296">
          <w:rPr>
            <w:rFonts w:ascii="Times New Roman" w:hAnsi="Times New Roman" w:cs="Times New Roman"/>
            <w:noProof/>
            <w:sz w:val="24"/>
            <w:szCs w:val="24"/>
          </w:rPr>
          <w:fldChar w:fldCharType="end"/>
        </w:r>
      </w:p>
    </w:sdtContent>
  </w:sdt>
  <w:p w:rsidR="00347819" w:rsidRDefault="0034781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7819" w:rsidRDefault="00347819">
    <w:pPr>
      <w:pStyle w:val="Footer"/>
    </w:pPr>
  </w:p>
  <w:p w:rsidR="00347819" w:rsidRDefault="0034781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81C57" w:rsidRDefault="00681C57" w:rsidP="00347819">
      <w:r>
        <w:separator/>
      </w:r>
    </w:p>
  </w:footnote>
  <w:footnote w:type="continuationSeparator" w:id="0">
    <w:p w:rsidR="00681C57" w:rsidRDefault="00681C57" w:rsidP="0034781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7819" w:rsidRDefault="0034781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40841957" o:spid="_x0000_s2050" type="#_x0000_t75" style="position:absolute;left:0;text-align:left;margin-left:0;margin-top:0;width:413.15pt;height:433.1pt;z-index:-251656192;mso-position-horizontal:center;mso-position-horizontal-relative:margin;mso-position-vertical:center;mso-position-vertical-relative:margin" o:allowincell="f">
          <v:imagedata r:id="rId1" o:title="unaic"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7819" w:rsidRPr="00187296" w:rsidRDefault="00347819">
    <w:pPr>
      <w:pStyle w:val="Header"/>
      <w:jc w:val="right"/>
      <w:rPr>
        <w:rFonts w:ascii="Times New Roman" w:hAnsi="Times New Roman" w:cs="Times New Roman"/>
        <w:sz w:val="24"/>
        <w:szCs w:val="24"/>
      </w:rPr>
    </w:pPr>
    <w:r>
      <w:rPr>
        <w:rFonts w:ascii="Times New Roman" w:hAnsi="Times New Roman" w:cs="Times New Roman"/>
        <w:noProof/>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40841958" o:spid="_x0000_s2051" type="#_x0000_t75" style="position:absolute;left:0;text-align:left;margin-left:0;margin-top:0;width:413.15pt;height:433.1pt;z-index:-251655168;mso-position-horizontal:center;mso-position-horizontal-relative:margin;mso-position-vertical:center;mso-position-vertical-relative:margin" o:allowincell="f">
          <v:imagedata r:id="rId1" o:title="unaic" gain="19661f" blacklevel="22938f"/>
          <w10:wrap anchorx="margin" anchory="margin"/>
        </v:shape>
      </w:pict>
    </w:r>
  </w:p>
  <w:p w:rsidR="00347819" w:rsidRDefault="0034781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7819" w:rsidRDefault="0034781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40841956" o:spid="_x0000_s2049" type="#_x0000_t75" style="position:absolute;left:0;text-align:left;margin-left:0;margin-top:0;width:413.15pt;height:433.1pt;z-index:-251657216;mso-position-horizontal:center;mso-position-horizontal-relative:margin;mso-position-vertical:center;mso-position-vertical-relative:margin" o:allowincell="f">
          <v:imagedata r:id="rId1" o:title="unaic"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7819" w:rsidRDefault="0034781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40841960" o:spid="_x0000_s2053" type="#_x0000_t75" style="position:absolute;left:0;text-align:left;margin-left:0;margin-top:0;width:413.15pt;height:433.1pt;z-index:-251653120;mso-position-horizontal:center;mso-position-horizontal-relative:margin;mso-position-vertical:center;mso-position-vertical-relative:margin" o:allowincell="f">
          <v:imagedata r:id="rId1" o:title="unaic"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4187359"/>
      <w:docPartObj>
        <w:docPartGallery w:val="Page Numbers (Top of Page)"/>
        <w:docPartUnique/>
      </w:docPartObj>
    </w:sdtPr>
    <w:sdtEndPr>
      <w:rPr>
        <w:rFonts w:ascii="Times New Roman" w:hAnsi="Times New Roman" w:cs="Times New Roman"/>
        <w:noProof/>
        <w:sz w:val="24"/>
        <w:szCs w:val="24"/>
      </w:rPr>
    </w:sdtEndPr>
    <w:sdtContent>
      <w:p w:rsidR="00347819" w:rsidRPr="00187296" w:rsidRDefault="00347819">
        <w:pPr>
          <w:pStyle w:val="Header"/>
          <w:jc w:val="right"/>
          <w:rPr>
            <w:rFonts w:ascii="Times New Roman" w:hAnsi="Times New Roman" w:cs="Times New Roman"/>
            <w:sz w:val="24"/>
            <w:szCs w:val="24"/>
          </w:rPr>
        </w:pPr>
        <w:r>
          <w:rPr>
            <w:rFonts w:ascii="Times New Roman" w:hAnsi="Times New Roman" w:cs="Times New Roman"/>
            <w:noProof/>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40841961" o:spid="_x0000_s2054" type="#_x0000_t75" style="position:absolute;left:0;text-align:left;margin-left:0;margin-top:0;width:413.15pt;height:433.1pt;z-index:-251652096;mso-position-horizontal:center;mso-position-horizontal-relative:margin;mso-position-vertical:center;mso-position-vertical-relative:margin" o:allowincell="f">
              <v:imagedata r:id="rId1" o:title="unaic" gain="19661f" blacklevel="22938f"/>
              <w10:wrap anchorx="margin" anchory="margin"/>
            </v:shape>
          </w:pict>
        </w:r>
        <w:r w:rsidRPr="00187296">
          <w:rPr>
            <w:rFonts w:ascii="Times New Roman" w:hAnsi="Times New Roman" w:cs="Times New Roman"/>
            <w:sz w:val="24"/>
            <w:szCs w:val="24"/>
          </w:rPr>
          <w:fldChar w:fldCharType="begin"/>
        </w:r>
        <w:r w:rsidRPr="00187296">
          <w:rPr>
            <w:rFonts w:ascii="Times New Roman" w:hAnsi="Times New Roman" w:cs="Times New Roman"/>
            <w:sz w:val="24"/>
            <w:szCs w:val="24"/>
          </w:rPr>
          <w:instrText xml:space="preserve"> PAGE   \* MERGEFORMAT </w:instrText>
        </w:r>
        <w:r w:rsidRPr="00187296">
          <w:rPr>
            <w:rFonts w:ascii="Times New Roman" w:hAnsi="Times New Roman" w:cs="Times New Roman"/>
            <w:sz w:val="24"/>
            <w:szCs w:val="24"/>
          </w:rPr>
          <w:fldChar w:fldCharType="separate"/>
        </w:r>
        <w:r>
          <w:rPr>
            <w:rFonts w:ascii="Times New Roman" w:hAnsi="Times New Roman" w:cs="Times New Roman"/>
            <w:noProof/>
            <w:sz w:val="24"/>
            <w:szCs w:val="24"/>
          </w:rPr>
          <w:t>2</w:t>
        </w:r>
        <w:r w:rsidRPr="00187296">
          <w:rPr>
            <w:rFonts w:ascii="Times New Roman" w:hAnsi="Times New Roman" w:cs="Times New Roman"/>
            <w:noProof/>
            <w:sz w:val="24"/>
            <w:szCs w:val="24"/>
          </w:rPr>
          <w:fldChar w:fldCharType="end"/>
        </w:r>
      </w:p>
    </w:sdtContent>
  </w:sdt>
  <w:p w:rsidR="00347819" w:rsidRDefault="00347819">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7819" w:rsidRDefault="00347819">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40841959" o:spid="_x0000_s2052" type="#_x0000_t75" style="position:absolute;left:0;text-align:left;margin-left:0;margin-top:0;width:413.15pt;height:433.1pt;z-index:-251654144;mso-position-horizontal:center;mso-position-horizontal-relative:margin;mso-position-vertical:center;mso-position-vertical-relative:margin" o:allowincell="f">
          <v:imagedata r:id="rId1" o:title="unaic"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7819" w:rsidRDefault="00347819">
    <w:pPr>
      <w:pStyle w:val="Header"/>
    </w:pPr>
  </w:p>
  <w:p w:rsidR="00347819" w:rsidRDefault="0034781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363092"/>
    <w:multiLevelType w:val="hybridMultilevel"/>
    <w:tmpl w:val="4BD0F3A2"/>
    <w:lvl w:ilvl="0" w:tplc="A5EE304C">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
    <w:nsid w:val="6C723213"/>
    <w:multiLevelType w:val="hybridMultilevel"/>
    <w:tmpl w:val="1C460A0A"/>
    <w:lvl w:ilvl="0" w:tplc="7AA6CD0A">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AB2446D"/>
    <w:multiLevelType w:val="hybridMultilevel"/>
    <w:tmpl w:val="9A563BBA"/>
    <w:lvl w:ilvl="0" w:tplc="CF6E53CE">
      <w:start w:val="1"/>
      <w:numFmt w:val="decimal"/>
      <w:lvlText w:val="%1."/>
      <w:lvlJc w:val="left"/>
      <w:pPr>
        <w:ind w:left="785" w:hanging="360"/>
      </w:pPr>
      <w:rPr>
        <w:rFonts w:hint="default"/>
        <w:b w:val="0"/>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9"/>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7819"/>
    <w:rsid w:val="00082C0A"/>
    <w:rsid w:val="00347819"/>
    <w:rsid w:val="00681C57"/>
    <w:rsid w:val="008F74F9"/>
    <w:rsid w:val="009702B5"/>
    <w:rsid w:val="00EC7B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347819"/>
    <w:pPr>
      <w:spacing w:after="0" w:line="240" w:lineRule="auto"/>
      <w:jc w:val="center"/>
    </w:pPr>
    <w:rPr>
      <w:rFonts w:ascii="Courier New" w:hAnsi="Courier New" w:cs="Courier New"/>
      <w:color w:val="000000"/>
      <w:sz w:val="20"/>
      <w:szCs w:val="20"/>
    </w:rPr>
  </w:style>
  <w:style w:type="paragraph" w:styleId="Heading1">
    <w:name w:val="heading 1"/>
    <w:basedOn w:val="Normal"/>
    <w:next w:val="Normal"/>
    <w:link w:val="Heading1Char"/>
    <w:uiPriority w:val="9"/>
    <w:qFormat/>
    <w:rsid w:val="00347819"/>
    <w:pPr>
      <w:spacing w:after="200" w:line="276" w:lineRule="auto"/>
      <w:outlineLvl w:val="0"/>
    </w:pPr>
    <w:rPr>
      <w:rFonts w:ascii="Times New Roman" w:hAnsi="Times New Roman" w:cs="Times New Roman"/>
      <w:b/>
      <w:sz w:val="24"/>
      <w:szCs w:val="24"/>
    </w:rPr>
  </w:style>
  <w:style w:type="paragraph" w:styleId="Heading2">
    <w:name w:val="heading 2"/>
    <w:basedOn w:val="ListParagraph"/>
    <w:next w:val="Normal"/>
    <w:link w:val="Heading2Char"/>
    <w:uiPriority w:val="9"/>
    <w:unhideWhenUsed/>
    <w:qFormat/>
    <w:rsid w:val="00347819"/>
    <w:pPr>
      <w:numPr>
        <w:numId w:val="1"/>
      </w:numPr>
      <w:tabs>
        <w:tab w:val="num" w:pos="360"/>
      </w:tabs>
      <w:spacing w:after="0" w:line="480" w:lineRule="auto"/>
      <w:ind w:left="425" w:hanging="357"/>
      <w:jc w:val="both"/>
      <w:outlineLvl w:val="1"/>
    </w:pPr>
    <w:rPr>
      <w:rFonts w:ascii="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47819"/>
    <w:pPr>
      <w:tabs>
        <w:tab w:val="center" w:pos="4680"/>
        <w:tab w:val="right" w:pos="9360"/>
      </w:tabs>
    </w:pPr>
  </w:style>
  <w:style w:type="character" w:customStyle="1" w:styleId="HeaderChar">
    <w:name w:val="Header Char"/>
    <w:basedOn w:val="DefaultParagraphFont"/>
    <w:link w:val="Header"/>
    <w:uiPriority w:val="99"/>
    <w:rsid w:val="00347819"/>
  </w:style>
  <w:style w:type="paragraph" w:styleId="Footer">
    <w:name w:val="footer"/>
    <w:basedOn w:val="Normal"/>
    <w:link w:val="FooterChar"/>
    <w:uiPriority w:val="99"/>
    <w:unhideWhenUsed/>
    <w:rsid w:val="00347819"/>
    <w:pPr>
      <w:tabs>
        <w:tab w:val="center" w:pos="4680"/>
        <w:tab w:val="right" w:pos="9360"/>
      </w:tabs>
    </w:pPr>
  </w:style>
  <w:style w:type="character" w:customStyle="1" w:styleId="FooterChar">
    <w:name w:val="Footer Char"/>
    <w:basedOn w:val="DefaultParagraphFont"/>
    <w:link w:val="Footer"/>
    <w:uiPriority w:val="99"/>
    <w:rsid w:val="00347819"/>
  </w:style>
  <w:style w:type="paragraph" w:styleId="BalloonText">
    <w:name w:val="Balloon Text"/>
    <w:basedOn w:val="Normal"/>
    <w:link w:val="BalloonTextChar"/>
    <w:uiPriority w:val="99"/>
    <w:semiHidden/>
    <w:unhideWhenUsed/>
    <w:rsid w:val="00347819"/>
    <w:rPr>
      <w:rFonts w:ascii="Tahoma" w:hAnsi="Tahoma" w:cs="Tahoma"/>
      <w:sz w:val="16"/>
      <w:szCs w:val="16"/>
    </w:rPr>
  </w:style>
  <w:style w:type="character" w:customStyle="1" w:styleId="BalloonTextChar">
    <w:name w:val="Balloon Text Char"/>
    <w:basedOn w:val="DefaultParagraphFont"/>
    <w:link w:val="BalloonText"/>
    <w:uiPriority w:val="99"/>
    <w:semiHidden/>
    <w:rsid w:val="00347819"/>
    <w:rPr>
      <w:rFonts w:ascii="Tahoma" w:hAnsi="Tahoma" w:cs="Tahoma"/>
      <w:sz w:val="16"/>
      <w:szCs w:val="16"/>
    </w:rPr>
  </w:style>
  <w:style w:type="character" w:customStyle="1" w:styleId="Heading1Char">
    <w:name w:val="Heading 1 Char"/>
    <w:basedOn w:val="DefaultParagraphFont"/>
    <w:link w:val="Heading1"/>
    <w:uiPriority w:val="9"/>
    <w:rsid w:val="00347819"/>
    <w:rPr>
      <w:rFonts w:ascii="Times New Roman" w:hAnsi="Times New Roman" w:cs="Times New Roman"/>
      <w:b/>
      <w:color w:val="000000"/>
      <w:sz w:val="24"/>
      <w:szCs w:val="24"/>
    </w:rPr>
  </w:style>
  <w:style w:type="character" w:customStyle="1" w:styleId="Heading2Char">
    <w:name w:val="Heading 2 Char"/>
    <w:basedOn w:val="DefaultParagraphFont"/>
    <w:link w:val="Heading2"/>
    <w:uiPriority w:val="9"/>
    <w:rsid w:val="00347819"/>
    <w:rPr>
      <w:rFonts w:ascii="Times New Roman" w:hAnsi="Times New Roman" w:cs="Times New Roman"/>
      <w:b/>
      <w:sz w:val="24"/>
      <w:szCs w:val="24"/>
    </w:rPr>
  </w:style>
  <w:style w:type="paragraph" w:styleId="ListParagraph">
    <w:name w:val="List Paragraph"/>
    <w:aliases w:val="Body of text,PARAGRAF"/>
    <w:basedOn w:val="Normal"/>
    <w:link w:val="ListParagraphChar"/>
    <w:uiPriority w:val="1"/>
    <w:qFormat/>
    <w:rsid w:val="00347819"/>
    <w:pPr>
      <w:spacing w:after="200" w:line="276" w:lineRule="auto"/>
      <w:ind w:left="720"/>
      <w:contextualSpacing/>
    </w:pPr>
    <w:rPr>
      <w:rFonts w:asciiTheme="minorHAnsi" w:hAnsiTheme="minorHAnsi" w:cstheme="minorBidi"/>
      <w:color w:val="auto"/>
      <w:sz w:val="22"/>
      <w:szCs w:val="22"/>
    </w:rPr>
  </w:style>
  <w:style w:type="character" w:styleId="FootnoteReference">
    <w:name w:val="footnote reference"/>
    <w:basedOn w:val="DefaultParagraphFont"/>
    <w:uiPriority w:val="99"/>
    <w:semiHidden/>
    <w:unhideWhenUsed/>
    <w:rsid w:val="00347819"/>
    <w:rPr>
      <w:vertAlign w:val="superscript"/>
    </w:rPr>
  </w:style>
  <w:style w:type="character" w:customStyle="1" w:styleId="ListParagraphChar">
    <w:name w:val="List Paragraph Char"/>
    <w:aliases w:val="Body of text Char,PARAGRAF Char"/>
    <w:link w:val="ListParagraph"/>
    <w:uiPriority w:val="1"/>
    <w:qFormat/>
    <w:locked/>
    <w:rsid w:val="0034781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347819"/>
    <w:pPr>
      <w:spacing w:after="0" w:line="240" w:lineRule="auto"/>
      <w:jc w:val="center"/>
    </w:pPr>
    <w:rPr>
      <w:rFonts w:ascii="Courier New" w:hAnsi="Courier New" w:cs="Courier New"/>
      <w:color w:val="000000"/>
      <w:sz w:val="20"/>
      <w:szCs w:val="20"/>
    </w:rPr>
  </w:style>
  <w:style w:type="paragraph" w:styleId="Heading1">
    <w:name w:val="heading 1"/>
    <w:basedOn w:val="Normal"/>
    <w:next w:val="Normal"/>
    <w:link w:val="Heading1Char"/>
    <w:uiPriority w:val="9"/>
    <w:qFormat/>
    <w:rsid w:val="00347819"/>
    <w:pPr>
      <w:spacing w:after="200" w:line="276" w:lineRule="auto"/>
      <w:outlineLvl w:val="0"/>
    </w:pPr>
    <w:rPr>
      <w:rFonts w:ascii="Times New Roman" w:hAnsi="Times New Roman" w:cs="Times New Roman"/>
      <w:b/>
      <w:sz w:val="24"/>
      <w:szCs w:val="24"/>
    </w:rPr>
  </w:style>
  <w:style w:type="paragraph" w:styleId="Heading2">
    <w:name w:val="heading 2"/>
    <w:basedOn w:val="ListParagraph"/>
    <w:next w:val="Normal"/>
    <w:link w:val="Heading2Char"/>
    <w:uiPriority w:val="9"/>
    <w:unhideWhenUsed/>
    <w:qFormat/>
    <w:rsid w:val="00347819"/>
    <w:pPr>
      <w:numPr>
        <w:numId w:val="1"/>
      </w:numPr>
      <w:tabs>
        <w:tab w:val="num" w:pos="360"/>
      </w:tabs>
      <w:spacing w:after="0" w:line="480" w:lineRule="auto"/>
      <w:ind w:left="425" w:hanging="357"/>
      <w:jc w:val="both"/>
      <w:outlineLvl w:val="1"/>
    </w:pPr>
    <w:rPr>
      <w:rFonts w:ascii="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47819"/>
    <w:pPr>
      <w:tabs>
        <w:tab w:val="center" w:pos="4680"/>
        <w:tab w:val="right" w:pos="9360"/>
      </w:tabs>
    </w:pPr>
  </w:style>
  <w:style w:type="character" w:customStyle="1" w:styleId="HeaderChar">
    <w:name w:val="Header Char"/>
    <w:basedOn w:val="DefaultParagraphFont"/>
    <w:link w:val="Header"/>
    <w:uiPriority w:val="99"/>
    <w:rsid w:val="00347819"/>
  </w:style>
  <w:style w:type="paragraph" w:styleId="Footer">
    <w:name w:val="footer"/>
    <w:basedOn w:val="Normal"/>
    <w:link w:val="FooterChar"/>
    <w:uiPriority w:val="99"/>
    <w:unhideWhenUsed/>
    <w:rsid w:val="00347819"/>
    <w:pPr>
      <w:tabs>
        <w:tab w:val="center" w:pos="4680"/>
        <w:tab w:val="right" w:pos="9360"/>
      </w:tabs>
    </w:pPr>
  </w:style>
  <w:style w:type="character" w:customStyle="1" w:styleId="FooterChar">
    <w:name w:val="Footer Char"/>
    <w:basedOn w:val="DefaultParagraphFont"/>
    <w:link w:val="Footer"/>
    <w:uiPriority w:val="99"/>
    <w:rsid w:val="00347819"/>
  </w:style>
  <w:style w:type="paragraph" w:styleId="BalloonText">
    <w:name w:val="Balloon Text"/>
    <w:basedOn w:val="Normal"/>
    <w:link w:val="BalloonTextChar"/>
    <w:uiPriority w:val="99"/>
    <w:semiHidden/>
    <w:unhideWhenUsed/>
    <w:rsid w:val="00347819"/>
    <w:rPr>
      <w:rFonts w:ascii="Tahoma" w:hAnsi="Tahoma" w:cs="Tahoma"/>
      <w:sz w:val="16"/>
      <w:szCs w:val="16"/>
    </w:rPr>
  </w:style>
  <w:style w:type="character" w:customStyle="1" w:styleId="BalloonTextChar">
    <w:name w:val="Balloon Text Char"/>
    <w:basedOn w:val="DefaultParagraphFont"/>
    <w:link w:val="BalloonText"/>
    <w:uiPriority w:val="99"/>
    <w:semiHidden/>
    <w:rsid w:val="00347819"/>
    <w:rPr>
      <w:rFonts w:ascii="Tahoma" w:hAnsi="Tahoma" w:cs="Tahoma"/>
      <w:sz w:val="16"/>
      <w:szCs w:val="16"/>
    </w:rPr>
  </w:style>
  <w:style w:type="character" w:customStyle="1" w:styleId="Heading1Char">
    <w:name w:val="Heading 1 Char"/>
    <w:basedOn w:val="DefaultParagraphFont"/>
    <w:link w:val="Heading1"/>
    <w:uiPriority w:val="9"/>
    <w:rsid w:val="00347819"/>
    <w:rPr>
      <w:rFonts w:ascii="Times New Roman" w:hAnsi="Times New Roman" w:cs="Times New Roman"/>
      <w:b/>
      <w:color w:val="000000"/>
      <w:sz w:val="24"/>
      <w:szCs w:val="24"/>
    </w:rPr>
  </w:style>
  <w:style w:type="character" w:customStyle="1" w:styleId="Heading2Char">
    <w:name w:val="Heading 2 Char"/>
    <w:basedOn w:val="DefaultParagraphFont"/>
    <w:link w:val="Heading2"/>
    <w:uiPriority w:val="9"/>
    <w:rsid w:val="00347819"/>
    <w:rPr>
      <w:rFonts w:ascii="Times New Roman" w:hAnsi="Times New Roman" w:cs="Times New Roman"/>
      <w:b/>
      <w:sz w:val="24"/>
      <w:szCs w:val="24"/>
    </w:rPr>
  </w:style>
  <w:style w:type="paragraph" w:styleId="ListParagraph">
    <w:name w:val="List Paragraph"/>
    <w:aliases w:val="Body of text,PARAGRAF"/>
    <w:basedOn w:val="Normal"/>
    <w:link w:val="ListParagraphChar"/>
    <w:uiPriority w:val="1"/>
    <w:qFormat/>
    <w:rsid w:val="00347819"/>
    <w:pPr>
      <w:spacing w:after="200" w:line="276" w:lineRule="auto"/>
      <w:ind w:left="720"/>
      <w:contextualSpacing/>
    </w:pPr>
    <w:rPr>
      <w:rFonts w:asciiTheme="minorHAnsi" w:hAnsiTheme="minorHAnsi" w:cstheme="minorBidi"/>
      <w:color w:val="auto"/>
      <w:sz w:val="22"/>
      <w:szCs w:val="22"/>
    </w:rPr>
  </w:style>
  <w:style w:type="character" w:styleId="FootnoteReference">
    <w:name w:val="footnote reference"/>
    <w:basedOn w:val="DefaultParagraphFont"/>
    <w:uiPriority w:val="99"/>
    <w:semiHidden/>
    <w:unhideWhenUsed/>
    <w:rsid w:val="00347819"/>
    <w:rPr>
      <w:vertAlign w:val="superscript"/>
    </w:rPr>
  </w:style>
  <w:style w:type="character" w:customStyle="1" w:styleId="ListParagraphChar">
    <w:name w:val="List Paragraph Char"/>
    <w:aliases w:val="Body of text Char,PARAGRAF Char"/>
    <w:link w:val="ListParagraph"/>
    <w:uiPriority w:val="1"/>
    <w:qFormat/>
    <w:locked/>
    <w:rsid w:val="003478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18" Type="http://schemas.openxmlformats.org/officeDocument/2006/relationships/glossaryDocument" Target="glossary/document.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7.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eader" Target="header6.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C6824"/>
    <w:rsid w:val="00822DD3"/>
    <w:rsid w:val="00AC68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FF0EC02E33440CC852DE46396B4744C">
    <w:name w:val="9FF0EC02E33440CC852DE46396B4744C"/>
    <w:rsid w:val="00AC6824"/>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FF0EC02E33440CC852DE46396B4744C">
    <w:name w:val="9FF0EC02E33440CC852DE46396B4744C"/>
    <w:rsid w:val="00AC682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6</Pages>
  <Words>6203</Words>
  <Characters>35361</Characters>
  <Application>Microsoft Office Word</Application>
  <DocSecurity>0</DocSecurity>
  <Lines>294</Lines>
  <Paragraphs>82</Paragraphs>
  <ScaleCrop>false</ScaleCrop>
  <Company/>
  <LinksUpToDate>false</LinksUpToDate>
  <CharactersWithSpaces>414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1</cp:revision>
  <dcterms:created xsi:type="dcterms:W3CDTF">2023-07-31T11:41:00Z</dcterms:created>
  <dcterms:modified xsi:type="dcterms:W3CDTF">2023-07-31T11:46:00Z</dcterms:modified>
</cp:coreProperties>
</file>